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39357A"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192;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7F89B08D" w14:textId="73A713CB" w:rsidR="00C35BBD"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6440685" w:history="1">
        <w:r w:rsidR="00C35BBD" w:rsidRPr="00360C65">
          <w:rPr>
            <w:rStyle w:val="Hipervnculo"/>
            <w:noProof/>
          </w:rPr>
          <w:t>Capítulo I: Introducción</w:t>
        </w:r>
        <w:r w:rsidR="00C35BBD">
          <w:rPr>
            <w:noProof/>
            <w:webHidden/>
          </w:rPr>
          <w:tab/>
        </w:r>
        <w:r w:rsidR="00C35BBD">
          <w:rPr>
            <w:noProof/>
            <w:webHidden/>
          </w:rPr>
          <w:fldChar w:fldCharType="begin"/>
        </w:r>
        <w:r w:rsidR="00C35BBD">
          <w:rPr>
            <w:noProof/>
            <w:webHidden/>
          </w:rPr>
          <w:instrText xml:space="preserve"> PAGEREF _Toc526440685 \h </w:instrText>
        </w:r>
        <w:r w:rsidR="00C35BBD">
          <w:rPr>
            <w:noProof/>
            <w:webHidden/>
          </w:rPr>
        </w:r>
        <w:r w:rsidR="00C35BBD">
          <w:rPr>
            <w:noProof/>
            <w:webHidden/>
          </w:rPr>
          <w:fldChar w:fldCharType="separate"/>
        </w:r>
        <w:r w:rsidR="00C35BBD">
          <w:rPr>
            <w:noProof/>
            <w:webHidden/>
          </w:rPr>
          <w:t>7</w:t>
        </w:r>
        <w:r w:rsidR="00C35BBD">
          <w:rPr>
            <w:noProof/>
            <w:webHidden/>
          </w:rPr>
          <w:fldChar w:fldCharType="end"/>
        </w:r>
      </w:hyperlink>
    </w:p>
    <w:p w14:paraId="60471B64" w14:textId="6521AAA5" w:rsidR="00C35BBD" w:rsidRDefault="00C35BBD">
      <w:pPr>
        <w:pStyle w:val="TDC2"/>
        <w:rPr>
          <w:rFonts w:asciiTheme="minorHAnsi" w:eastAsiaTheme="minorEastAsia" w:hAnsiTheme="minorHAnsi" w:cstheme="minorBidi"/>
          <w:caps w:val="0"/>
          <w:noProof/>
          <w:color w:val="auto"/>
          <w:sz w:val="22"/>
          <w:lang w:eastAsia="es-CL"/>
        </w:rPr>
      </w:pPr>
      <w:hyperlink w:anchor="_Toc526440686" w:history="1">
        <w:r w:rsidRPr="00360C65">
          <w:rPr>
            <w:rStyle w:val="Hipervnculo"/>
            <w:noProof/>
          </w:rPr>
          <w:t>1.1</w:t>
        </w:r>
        <w:r>
          <w:rPr>
            <w:rFonts w:asciiTheme="minorHAnsi" w:eastAsiaTheme="minorEastAsia" w:hAnsiTheme="minorHAnsi" w:cstheme="minorBidi"/>
            <w:caps w:val="0"/>
            <w:noProof/>
            <w:color w:val="auto"/>
            <w:sz w:val="22"/>
            <w:lang w:eastAsia="es-CL"/>
          </w:rPr>
          <w:tab/>
        </w:r>
        <w:r w:rsidRPr="00360C65">
          <w:rPr>
            <w:rStyle w:val="Hipervnculo"/>
            <w:noProof/>
          </w:rPr>
          <w:t>Generalidades</w:t>
        </w:r>
        <w:r>
          <w:rPr>
            <w:noProof/>
            <w:webHidden/>
          </w:rPr>
          <w:tab/>
        </w:r>
        <w:r>
          <w:rPr>
            <w:noProof/>
            <w:webHidden/>
          </w:rPr>
          <w:fldChar w:fldCharType="begin"/>
        </w:r>
        <w:r>
          <w:rPr>
            <w:noProof/>
            <w:webHidden/>
          </w:rPr>
          <w:instrText xml:space="preserve"> PAGEREF _Toc526440686 \h </w:instrText>
        </w:r>
        <w:r>
          <w:rPr>
            <w:noProof/>
            <w:webHidden/>
          </w:rPr>
        </w:r>
        <w:r>
          <w:rPr>
            <w:noProof/>
            <w:webHidden/>
          </w:rPr>
          <w:fldChar w:fldCharType="separate"/>
        </w:r>
        <w:r>
          <w:rPr>
            <w:noProof/>
            <w:webHidden/>
          </w:rPr>
          <w:t>7</w:t>
        </w:r>
        <w:r>
          <w:rPr>
            <w:noProof/>
            <w:webHidden/>
          </w:rPr>
          <w:fldChar w:fldCharType="end"/>
        </w:r>
      </w:hyperlink>
    </w:p>
    <w:p w14:paraId="22F2A312" w14:textId="2702F81B" w:rsidR="00C35BBD" w:rsidRDefault="00C35BBD">
      <w:pPr>
        <w:pStyle w:val="TDC2"/>
        <w:rPr>
          <w:rFonts w:asciiTheme="minorHAnsi" w:eastAsiaTheme="minorEastAsia" w:hAnsiTheme="minorHAnsi" w:cstheme="minorBidi"/>
          <w:caps w:val="0"/>
          <w:noProof/>
          <w:color w:val="auto"/>
          <w:sz w:val="22"/>
          <w:lang w:eastAsia="es-CL"/>
        </w:rPr>
      </w:pPr>
      <w:hyperlink w:anchor="_Toc526440687" w:history="1">
        <w:r w:rsidRPr="00360C65">
          <w:rPr>
            <w:rStyle w:val="Hipervnculo"/>
            <w:noProof/>
          </w:rPr>
          <w:t>1.2</w:t>
        </w:r>
        <w:r>
          <w:rPr>
            <w:rFonts w:asciiTheme="minorHAnsi" w:eastAsiaTheme="minorEastAsia" w:hAnsiTheme="minorHAnsi" w:cstheme="minorBidi"/>
            <w:caps w:val="0"/>
            <w:noProof/>
            <w:color w:val="auto"/>
            <w:sz w:val="22"/>
            <w:lang w:eastAsia="es-CL"/>
          </w:rPr>
          <w:tab/>
        </w:r>
        <w:r w:rsidRPr="00360C65">
          <w:rPr>
            <w:rStyle w:val="Hipervnculo"/>
            <w:noProof/>
          </w:rPr>
          <w:t>Descripción de la Empresa</w:t>
        </w:r>
        <w:r>
          <w:rPr>
            <w:noProof/>
            <w:webHidden/>
          </w:rPr>
          <w:tab/>
        </w:r>
        <w:r>
          <w:rPr>
            <w:noProof/>
            <w:webHidden/>
          </w:rPr>
          <w:fldChar w:fldCharType="begin"/>
        </w:r>
        <w:r>
          <w:rPr>
            <w:noProof/>
            <w:webHidden/>
          </w:rPr>
          <w:instrText xml:space="preserve"> PAGEREF _Toc526440687 \h </w:instrText>
        </w:r>
        <w:r>
          <w:rPr>
            <w:noProof/>
            <w:webHidden/>
          </w:rPr>
        </w:r>
        <w:r>
          <w:rPr>
            <w:noProof/>
            <w:webHidden/>
          </w:rPr>
          <w:fldChar w:fldCharType="separate"/>
        </w:r>
        <w:r>
          <w:rPr>
            <w:noProof/>
            <w:webHidden/>
          </w:rPr>
          <w:t>8</w:t>
        </w:r>
        <w:r>
          <w:rPr>
            <w:noProof/>
            <w:webHidden/>
          </w:rPr>
          <w:fldChar w:fldCharType="end"/>
        </w:r>
      </w:hyperlink>
    </w:p>
    <w:p w14:paraId="5166B7EA" w14:textId="584DCEC2" w:rsidR="00C35BBD" w:rsidRDefault="00C35BBD">
      <w:pPr>
        <w:pStyle w:val="TDC3"/>
        <w:rPr>
          <w:rFonts w:asciiTheme="minorHAnsi" w:eastAsiaTheme="minorEastAsia" w:hAnsiTheme="minorHAnsi" w:cstheme="minorBidi"/>
          <w:noProof/>
          <w:color w:val="auto"/>
          <w:szCs w:val="22"/>
          <w:lang w:eastAsia="es-CL"/>
        </w:rPr>
      </w:pPr>
      <w:hyperlink w:anchor="_Toc526440688" w:history="1">
        <w:r w:rsidRPr="00360C65">
          <w:rPr>
            <w:rStyle w:val="Hipervnculo"/>
            <w:noProof/>
          </w:rPr>
          <w:t>1.2.1</w:t>
        </w:r>
        <w:r>
          <w:rPr>
            <w:rFonts w:asciiTheme="minorHAnsi" w:eastAsiaTheme="minorEastAsia" w:hAnsiTheme="minorHAnsi" w:cstheme="minorBidi"/>
            <w:noProof/>
            <w:color w:val="auto"/>
            <w:szCs w:val="22"/>
            <w:lang w:eastAsia="es-CL"/>
          </w:rPr>
          <w:tab/>
        </w:r>
        <w:r w:rsidRPr="00360C65">
          <w:rPr>
            <w:rStyle w:val="Hipervnculo"/>
            <w:noProof/>
          </w:rPr>
          <w:t>Reseña</w:t>
        </w:r>
        <w:r>
          <w:rPr>
            <w:noProof/>
            <w:webHidden/>
          </w:rPr>
          <w:tab/>
        </w:r>
        <w:r>
          <w:rPr>
            <w:noProof/>
            <w:webHidden/>
          </w:rPr>
          <w:fldChar w:fldCharType="begin"/>
        </w:r>
        <w:r>
          <w:rPr>
            <w:noProof/>
            <w:webHidden/>
          </w:rPr>
          <w:instrText xml:space="preserve"> PAGEREF _Toc526440688 \h </w:instrText>
        </w:r>
        <w:r>
          <w:rPr>
            <w:noProof/>
            <w:webHidden/>
          </w:rPr>
        </w:r>
        <w:r>
          <w:rPr>
            <w:noProof/>
            <w:webHidden/>
          </w:rPr>
          <w:fldChar w:fldCharType="separate"/>
        </w:r>
        <w:r>
          <w:rPr>
            <w:noProof/>
            <w:webHidden/>
          </w:rPr>
          <w:t>8</w:t>
        </w:r>
        <w:r>
          <w:rPr>
            <w:noProof/>
            <w:webHidden/>
          </w:rPr>
          <w:fldChar w:fldCharType="end"/>
        </w:r>
      </w:hyperlink>
    </w:p>
    <w:p w14:paraId="6CAA65B2" w14:textId="342E4507" w:rsidR="00C35BBD" w:rsidRDefault="00C35BBD">
      <w:pPr>
        <w:pStyle w:val="TDC3"/>
        <w:rPr>
          <w:rFonts w:asciiTheme="minorHAnsi" w:eastAsiaTheme="minorEastAsia" w:hAnsiTheme="minorHAnsi" w:cstheme="minorBidi"/>
          <w:noProof/>
          <w:color w:val="auto"/>
          <w:szCs w:val="22"/>
          <w:lang w:eastAsia="es-CL"/>
        </w:rPr>
      </w:pPr>
      <w:hyperlink w:anchor="_Toc526440689" w:history="1">
        <w:r w:rsidRPr="00360C65">
          <w:rPr>
            <w:rStyle w:val="Hipervnculo"/>
            <w:noProof/>
          </w:rPr>
          <w:t>1.2.2</w:t>
        </w:r>
        <w:r>
          <w:rPr>
            <w:rFonts w:asciiTheme="minorHAnsi" w:eastAsiaTheme="minorEastAsia" w:hAnsiTheme="minorHAnsi" w:cstheme="minorBidi"/>
            <w:noProof/>
            <w:color w:val="auto"/>
            <w:szCs w:val="22"/>
            <w:lang w:eastAsia="es-CL"/>
          </w:rPr>
          <w:tab/>
        </w:r>
        <w:r w:rsidRPr="00360C65">
          <w:rPr>
            <w:rStyle w:val="Hipervnculo"/>
            <w:noProof/>
          </w:rPr>
          <w:t>Aspectos Estratégicos</w:t>
        </w:r>
        <w:r>
          <w:rPr>
            <w:noProof/>
            <w:webHidden/>
          </w:rPr>
          <w:tab/>
        </w:r>
        <w:r>
          <w:rPr>
            <w:noProof/>
            <w:webHidden/>
          </w:rPr>
          <w:fldChar w:fldCharType="begin"/>
        </w:r>
        <w:r>
          <w:rPr>
            <w:noProof/>
            <w:webHidden/>
          </w:rPr>
          <w:instrText xml:space="preserve"> PAGEREF _Toc526440689 \h </w:instrText>
        </w:r>
        <w:r>
          <w:rPr>
            <w:noProof/>
            <w:webHidden/>
          </w:rPr>
        </w:r>
        <w:r>
          <w:rPr>
            <w:noProof/>
            <w:webHidden/>
          </w:rPr>
          <w:fldChar w:fldCharType="separate"/>
        </w:r>
        <w:r>
          <w:rPr>
            <w:noProof/>
            <w:webHidden/>
          </w:rPr>
          <w:t>10</w:t>
        </w:r>
        <w:r>
          <w:rPr>
            <w:noProof/>
            <w:webHidden/>
          </w:rPr>
          <w:fldChar w:fldCharType="end"/>
        </w:r>
      </w:hyperlink>
      <w:bookmarkStart w:id="6" w:name="_GoBack"/>
      <w:bookmarkEnd w:id="6"/>
    </w:p>
    <w:p w14:paraId="600C47C3" w14:textId="178B03FC" w:rsidR="00C35BBD" w:rsidRDefault="00C35BBD">
      <w:pPr>
        <w:pStyle w:val="TDC3"/>
        <w:rPr>
          <w:rFonts w:asciiTheme="minorHAnsi" w:eastAsiaTheme="minorEastAsia" w:hAnsiTheme="minorHAnsi" w:cstheme="minorBidi"/>
          <w:noProof/>
          <w:color w:val="auto"/>
          <w:szCs w:val="22"/>
          <w:lang w:eastAsia="es-CL"/>
        </w:rPr>
      </w:pPr>
      <w:hyperlink w:anchor="_Toc526440690" w:history="1">
        <w:r w:rsidRPr="00360C65">
          <w:rPr>
            <w:rStyle w:val="Hipervnculo"/>
            <w:noProof/>
          </w:rPr>
          <w:t>1.2.3</w:t>
        </w:r>
        <w:r>
          <w:rPr>
            <w:rFonts w:asciiTheme="minorHAnsi" w:eastAsiaTheme="minorEastAsia" w:hAnsiTheme="minorHAnsi" w:cstheme="minorBidi"/>
            <w:noProof/>
            <w:color w:val="auto"/>
            <w:szCs w:val="22"/>
            <w:lang w:eastAsia="es-CL"/>
          </w:rPr>
          <w:tab/>
        </w:r>
        <w:r w:rsidRPr="00360C65">
          <w:rPr>
            <w:rStyle w:val="Hipervnculo"/>
            <w:noProof/>
          </w:rPr>
          <w:t>Dotación</w:t>
        </w:r>
        <w:r>
          <w:rPr>
            <w:noProof/>
            <w:webHidden/>
          </w:rPr>
          <w:tab/>
        </w:r>
        <w:r>
          <w:rPr>
            <w:noProof/>
            <w:webHidden/>
          </w:rPr>
          <w:fldChar w:fldCharType="begin"/>
        </w:r>
        <w:r>
          <w:rPr>
            <w:noProof/>
            <w:webHidden/>
          </w:rPr>
          <w:instrText xml:space="preserve"> PAGEREF _Toc526440690 \h </w:instrText>
        </w:r>
        <w:r>
          <w:rPr>
            <w:noProof/>
            <w:webHidden/>
          </w:rPr>
        </w:r>
        <w:r>
          <w:rPr>
            <w:noProof/>
            <w:webHidden/>
          </w:rPr>
          <w:fldChar w:fldCharType="separate"/>
        </w:r>
        <w:r>
          <w:rPr>
            <w:noProof/>
            <w:webHidden/>
          </w:rPr>
          <w:t>13</w:t>
        </w:r>
        <w:r>
          <w:rPr>
            <w:noProof/>
            <w:webHidden/>
          </w:rPr>
          <w:fldChar w:fldCharType="end"/>
        </w:r>
      </w:hyperlink>
    </w:p>
    <w:p w14:paraId="5229E578" w14:textId="5CCC6EC6" w:rsidR="00C35BBD" w:rsidRDefault="00C35BBD">
      <w:pPr>
        <w:pStyle w:val="TDC3"/>
        <w:rPr>
          <w:rFonts w:asciiTheme="minorHAnsi" w:eastAsiaTheme="minorEastAsia" w:hAnsiTheme="minorHAnsi" w:cstheme="minorBidi"/>
          <w:noProof/>
          <w:color w:val="auto"/>
          <w:szCs w:val="22"/>
          <w:lang w:eastAsia="es-CL"/>
        </w:rPr>
      </w:pPr>
      <w:hyperlink w:anchor="_Toc526440691" w:history="1">
        <w:r w:rsidRPr="00360C65">
          <w:rPr>
            <w:rStyle w:val="Hipervnculo"/>
            <w:noProof/>
          </w:rPr>
          <w:t>1.2.4</w:t>
        </w:r>
        <w:r>
          <w:rPr>
            <w:rFonts w:asciiTheme="minorHAnsi" w:eastAsiaTheme="minorEastAsia" w:hAnsiTheme="minorHAnsi" w:cstheme="minorBidi"/>
            <w:noProof/>
            <w:color w:val="auto"/>
            <w:szCs w:val="22"/>
            <w:lang w:eastAsia="es-CL"/>
          </w:rPr>
          <w:tab/>
        </w:r>
        <w:r w:rsidRPr="00360C65">
          <w:rPr>
            <w:rStyle w:val="Hipervnculo"/>
            <w:noProof/>
          </w:rPr>
          <w:t>Estructura Organizacional</w:t>
        </w:r>
        <w:r>
          <w:rPr>
            <w:noProof/>
            <w:webHidden/>
          </w:rPr>
          <w:tab/>
        </w:r>
        <w:r>
          <w:rPr>
            <w:noProof/>
            <w:webHidden/>
          </w:rPr>
          <w:fldChar w:fldCharType="begin"/>
        </w:r>
        <w:r>
          <w:rPr>
            <w:noProof/>
            <w:webHidden/>
          </w:rPr>
          <w:instrText xml:space="preserve"> PAGEREF _Toc526440691 \h </w:instrText>
        </w:r>
        <w:r>
          <w:rPr>
            <w:noProof/>
            <w:webHidden/>
          </w:rPr>
        </w:r>
        <w:r>
          <w:rPr>
            <w:noProof/>
            <w:webHidden/>
          </w:rPr>
          <w:fldChar w:fldCharType="separate"/>
        </w:r>
        <w:r>
          <w:rPr>
            <w:noProof/>
            <w:webHidden/>
          </w:rPr>
          <w:t>15</w:t>
        </w:r>
        <w:r>
          <w:rPr>
            <w:noProof/>
            <w:webHidden/>
          </w:rPr>
          <w:fldChar w:fldCharType="end"/>
        </w:r>
      </w:hyperlink>
    </w:p>
    <w:p w14:paraId="2C55206F" w14:textId="2762994C" w:rsidR="00C35BBD" w:rsidRDefault="00C35BBD">
      <w:pPr>
        <w:pStyle w:val="TDC2"/>
        <w:rPr>
          <w:rFonts w:asciiTheme="minorHAnsi" w:eastAsiaTheme="minorEastAsia" w:hAnsiTheme="minorHAnsi" w:cstheme="minorBidi"/>
          <w:caps w:val="0"/>
          <w:noProof/>
          <w:color w:val="auto"/>
          <w:sz w:val="22"/>
          <w:lang w:eastAsia="es-CL"/>
        </w:rPr>
      </w:pPr>
      <w:hyperlink w:anchor="_Toc526440692" w:history="1">
        <w:r w:rsidRPr="00360C65">
          <w:rPr>
            <w:rStyle w:val="Hipervnculo"/>
            <w:noProof/>
          </w:rPr>
          <w:t>1.3</w:t>
        </w:r>
        <w:r>
          <w:rPr>
            <w:rFonts w:asciiTheme="minorHAnsi" w:eastAsiaTheme="minorEastAsia" w:hAnsiTheme="minorHAnsi" w:cstheme="minorBidi"/>
            <w:caps w:val="0"/>
            <w:noProof/>
            <w:color w:val="auto"/>
            <w:sz w:val="22"/>
            <w:lang w:eastAsia="es-CL"/>
          </w:rPr>
          <w:tab/>
        </w:r>
        <w:r w:rsidRPr="00360C65">
          <w:rPr>
            <w:rStyle w:val="Hipervnculo"/>
            <w:noProof/>
          </w:rPr>
          <w:t>Descripción del Tema</w:t>
        </w:r>
        <w:r>
          <w:rPr>
            <w:noProof/>
            <w:webHidden/>
          </w:rPr>
          <w:tab/>
        </w:r>
        <w:r>
          <w:rPr>
            <w:noProof/>
            <w:webHidden/>
          </w:rPr>
          <w:fldChar w:fldCharType="begin"/>
        </w:r>
        <w:r>
          <w:rPr>
            <w:noProof/>
            <w:webHidden/>
          </w:rPr>
          <w:instrText xml:space="preserve"> PAGEREF _Toc526440692 \h </w:instrText>
        </w:r>
        <w:r>
          <w:rPr>
            <w:noProof/>
            <w:webHidden/>
          </w:rPr>
        </w:r>
        <w:r>
          <w:rPr>
            <w:noProof/>
            <w:webHidden/>
          </w:rPr>
          <w:fldChar w:fldCharType="separate"/>
        </w:r>
        <w:r>
          <w:rPr>
            <w:noProof/>
            <w:webHidden/>
          </w:rPr>
          <w:t>16</w:t>
        </w:r>
        <w:r>
          <w:rPr>
            <w:noProof/>
            <w:webHidden/>
          </w:rPr>
          <w:fldChar w:fldCharType="end"/>
        </w:r>
      </w:hyperlink>
    </w:p>
    <w:p w14:paraId="58CA151E" w14:textId="640196F3" w:rsidR="00C35BBD" w:rsidRDefault="00C35BBD">
      <w:pPr>
        <w:pStyle w:val="TDC2"/>
        <w:rPr>
          <w:rFonts w:asciiTheme="minorHAnsi" w:eastAsiaTheme="minorEastAsia" w:hAnsiTheme="minorHAnsi" w:cstheme="minorBidi"/>
          <w:caps w:val="0"/>
          <w:noProof/>
          <w:color w:val="auto"/>
          <w:sz w:val="22"/>
          <w:lang w:eastAsia="es-CL"/>
        </w:rPr>
      </w:pPr>
      <w:hyperlink w:anchor="_Toc526440693" w:history="1">
        <w:r w:rsidRPr="00360C65">
          <w:rPr>
            <w:rStyle w:val="Hipervnculo"/>
            <w:noProof/>
          </w:rPr>
          <w:t>1.4</w:t>
        </w:r>
        <w:r>
          <w:rPr>
            <w:rFonts w:asciiTheme="minorHAnsi" w:eastAsiaTheme="minorEastAsia" w:hAnsiTheme="minorHAnsi" w:cstheme="minorBidi"/>
            <w:caps w:val="0"/>
            <w:noProof/>
            <w:color w:val="auto"/>
            <w:sz w:val="22"/>
            <w:lang w:eastAsia="es-CL"/>
          </w:rPr>
          <w:tab/>
        </w:r>
        <w:r w:rsidRPr="00360C65">
          <w:rPr>
            <w:rStyle w:val="Hipervnculo"/>
            <w:noProof/>
          </w:rPr>
          <w:t>Objetivos</w:t>
        </w:r>
        <w:r>
          <w:rPr>
            <w:noProof/>
            <w:webHidden/>
          </w:rPr>
          <w:tab/>
        </w:r>
        <w:r>
          <w:rPr>
            <w:noProof/>
            <w:webHidden/>
          </w:rPr>
          <w:fldChar w:fldCharType="begin"/>
        </w:r>
        <w:r>
          <w:rPr>
            <w:noProof/>
            <w:webHidden/>
          </w:rPr>
          <w:instrText xml:space="preserve"> PAGEREF _Toc526440693 \h </w:instrText>
        </w:r>
        <w:r>
          <w:rPr>
            <w:noProof/>
            <w:webHidden/>
          </w:rPr>
        </w:r>
        <w:r>
          <w:rPr>
            <w:noProof/>
            <w:webHidden/>
          </w:rPr>
          <w:fldChar w:fldCharType="separate"/>
        </w:r>
        <w:r>
          <w:rPr>
            <w:noProof/>
            <w:webHidden/>
          </w:rPr>
          <w:t>19</w:t>
        </w:r>
        <w:r>
          <w:rPr>
            <w:noProof/>
            <w:webHidden/>
          </w:rPr>
          <w:fldChar w:fldCharType="end"/>
        </w:r>
      </w:hyperlink>
    </w:p>
    <w:p w14:paraId="5B991516" w14:textId="074E203E" w:rsidR="00C35BBD" w:rsidRDefault="00C35BBD">
      <w:pPr>
        <w:pStyle w:val="TDC3"/>
        <w:rPr>
          <w:rFonts w:asciiTheme="minorHAnsi" w:eastAsiaTheme="minorEastAsia" w:hAnsiTheme="minorHAnsi" w:cstheme="minorBidi"/>
          <w:noProof/>
          <w:color w:val="auto"/>
          <w:szCs w:val="22"/>
          <w:lang w:eastAsia="es-CL"/>
        </w:rPr>
      </w:pPr>
      <w:hyperlink w:anchor="_Toc526440694" w:history="1">
        <w:r w:rsidRPr="00360C65">
          <w:rPr>
            <w:rStyle w:val="Hipervnculo"/>
            <w:noProof/>
          </w:rPr>
          <w:t>1.4.1</w:t>
        </w:r>
        <w:r>
          <w:rPr>
            <w:rFonts w:asciiTheme="minorHAnsi" w:eastAsiaTheme="minorEastAsia" w:hAnsiTheme="minorHAnsi" w:cstheme="minorBidi"/>
            <w:noProof/>
            <w:color w:val="auto"/>
            <w:szCs w:val="22"/>
            <w:lang w:eastAsia="es-CL"/>
          </w:rPr>
          <w:tab/>
        </w:r>
        <w:r w:rsidRPr="00360C65">
          <w:rPr>
            <w:rStyle w:val="Hipervnculo"/>
            <w:noProof/>
          </w:rPr>
          <w:t>Objetivo General</w:t>
        </w:r>
        <w:r>
          <w:rPr>
            <w:noProof/>
            <w:webHidden/>
          </w:rPr>
          <w:tab/>
        </w:r>
        <w:r>
          <w:rPr>
            <w:noProof/>
            <w:webHidden/>
          </w:rPr>
          <w:fldChar w:fldCharType="begin"/>
        </w:r>
        <w:r>
          <w:rPr>
            <w:noProof/>
            <w:webHidden/>
          </w:rPr>
          <w:instrText xml:space="preserve"> PAGEREF _Toc526440694 \h </w:instrText>
        </w:r>
        <w:r>
          <w:rPr>
            <w:noProof/>
            <w:webHidden/>
          </w:rPr>
        </w:r>
        <w:r>
          <w:rPr>
            <w:noProof/>
            <w:webHidden/>
          </w:rPr>
          <w:fldChar w:fldCharType="separate"/>
        </w:r>
        <w:r>
          <w:rPr>
            <w:noProof/>
            <w:webHidden/>
          </w:rPr>
          <w:t>19</w:t>
        </w:r>
        <w:r>
          <w:rPr>
            <w:noProof/>
            <w:webHidden/>
          </w:rPr>
          <w:fldChar w:fldCharType="end"/>
        </w:r>
      </w:hyperlink>
    </w:p>
    <w:p w14:paraId="1ACACA21" w14:textId="5E928985" w:rsidR="00C35BBD" w:rsidRDefault="00C35BBD">
      <w:pPr>
        <w:pStyle w:val="TDC3"/>
        <w:rPr>
          <w:rFonts w:asciiTheme="minorHAnsi" w:eastAsiaTheme="minorEastAsia" w:hAnsiTheme="minorHAnsi" w:cstheme="minorBidi"/>
          <w:noProof/>
          <w:color w:val="auto"/>
          <w:szCs w:val="22"/>
          <w:lang w:eastAsia="es-CL"/>
        </w:rPr>
      </w:pPr>
      <w:hyperlink w:anchor="_Toc526440695" w:history="1">
        <w:r w:rsidRPr="00360C65">
          <w:rPr>
            <w:rStyle w:val="Hipervnculo"/>
            <w:noProof/>
          </w:rPr>
          <w:t>1.4.2</w:t>
        </w:r>
        <w:r>
          <w:rPr>
            <w:rFonts w:asciiTheme="minorHAnsi" w:eastAsiaTheme="minorEastAsia" w:hAnsiTheme="minorHAnsi" w:cstheme="minorBidi"/>
            <w:noProof/>
            <w:color w:val="auto"/>
            <w:szCs w:val="22"/>
            <w:lang w:eastAsia="es-CL"/>
          </w:rPr>
          <w:tab/>
        </w:r>
        <w:r w:rsidRPr="00360C65">
          <w:rPr>
            <w:rStyle w:val="Hipervnculo"/>
            <w:noProof/>
          </w:rPr>
          <w:t>Objetivos Específicos</w:t>
        </w:r>
        <w:r>
          <w:rPr>
            <w:noProof/>
            <w:webHidden/>
          </w:rPr>
          <w:tab/>
        </w:r>
        <w:r>
          <w:rPr>
            <w:noProof/>
            <w:webHidden/>
          </w:rPr>
          <w:fldChar w:fldCharType="begin"/>
        </w:r>
        <w:r>
          <w:rPr>
            <w:noProof/>
            <w:webHidden/>
          </w:rPr>
          <w:instrText xml:space="preserve"> PAGEREF _Toc526440695 \h </w:instrText>
        </w:r>
        <w:r>
          <w:rPr>
            <w:noProof/>
            <w:webHidden/>
          </w:rPr>
        </w:r>
        <w:r>
          <w:rPr>
            <w:noProof/>
            <w:webHidden/>
          </w:rPr>
          <w:fldChar w:fldCharType="separate"/>
        </w:r>
        <w:r>
          <w:rPr>
            <w:noProof/>
            <w:webHidden/>
          </w:rPr>
          <w:t>19</w:t>
        </w:r>
        <w:r>
          <w:rPr>
            <w:noProof/>
            <w:webHidden/>
          </w:rPr>
          <w:fldChar w:fldCharType="end"/>
        </w:r>
      </w:hyperlink>
    </w:p>
    <w:p w14:paraId="70B9255C" w14:textId="68C3FEDB" w:rsidR="00C35BBD" w:rsidRDefault="00C35BBD">
      <w:pPr>
        <w:pStyle w:val="TDC1"/>
        <w:rPr>
          <w:rFonts w:asciiTheme="minorHAnsi" w:eastAsiaTheme="minorEastAsia" w:hAnsiTheme="minorHAnsi" w:cstheme="minorBidi"/>
          <w:b w:val="0"/>
          <w:caps w:val="0"/>
          <w:noProof/>
          <w:color w:val="auto"/>
          <w:sz w:val="22"/>
          <w:szCs w:val="22"/>
          <w:lang w:eastAsia="es-CL"/>
        </w:rPr>
      </w:pPr>
      <w:hyperlink w:anchor="_Toc526440696" w:history="1">
        <w:r w:rsidRPr="00360C65">
          <w:rPr>
            <w:rStyle w:val="Hipervnculo"/>
            <w:noProof/>
          </w:rPr>
          <w:t>Capítulo II: Marco Teórico</w:t>
        </w:r>
        <w:r>
          <w:rPr>
            <w:noProof/>
            <w:webHidden/>
          </w:rPr>
          <w:tab/>
        </w:r>
        <w:r>
          <w:rPr>
            <w:noProof/>
            <w:webHidden/>
          </w:rPr>
          <w:fldChar w:fldCharType="begin"/>
        </w:r>
        <w:r>
          <w:rPr>
            <w:noProof/>
            <w:webHidden/>
          </w:rPr>
          <w:instrText xml:space="preserve"> PAGEREF _Toc526440696 \h </w:instrText>
        </w:r>
        <w:r>
          <w:rPr>
            <w:noProof/>
            <w:webHidden/>
          </w:rPr>
        </w:r>
        <w:r>
          <w:rPr>
            <w:noProof/>
            <w:webHidden/>
          </w:rPr>
          <w:fldChar w:fldCharType="separate"/>
        </w:r>
        <w:r>
          <w:rPr>
            <w:noProof/>
            <w:webHidden/>
          </w:rPr>
          <w:t>20</w:t>
        </w:r>
        <w:r>
          <w:rPr>
            <w:noProof/>
            <w:webHidden/>
          </w:rPr>
          <w:fldChar w:fldCharType="end"/>
        </w:r>
      </w:hyperlink>
    </w:p>
    <w:p w14:paraId="09DB1E4E" w14:textId="469C51F0" w:rsidR="00C35BBD" w:rsidRDefault="00C35BBD">
      <w:pPr>
        <w:pStyle w:val="TDC2"/>
        <w:rPr>
          <w:rFonts w:asciiTheme="minorHAnsi" w:eastAsiaTheme="minorEastAsia" w:hAnsiTheme="minorHAnsi" w:cstheme="minorBidi"/>
          <w:caps w:val="0"/>
          <w:noProof/>
          <w:color w:val="auto"/>
          <w:sz w:val="22"/>
          <w:lang w:eastAsia="es-CL"/>
        </w:rPr>
      </w:pPr>
      <w:hyperlink w:anchor="_Toc526440697" w:history="1">
        <w:r w:rsidRPr="00360C65">
          <w:rPr>
            <w:rStyle w:val="Hipervnculo"/>
            <w:noProof/>
          </w:rPr>
          <w:t>2.1</w:t>
        </w:r>
        <w:r>
          <w:rPr>
            <w:rFonts w:asciiTheme="minorHAnsi" w:eastAsiaTheme="minorEastAsia" w:hAnsiTheme="minorHAnsi" w:cstheme="minorBidi"/>
            <w:caps w:val="0"/>
            <w:noProof/>
            <w:color w:val="auto"/>
            <w:sz w:val="22"/>
            <w:lang w:eastAsia="es-CL"/>
          </w:rPr>
          <w:tab/>
        </w:r>
        <w:r w:rsidRPr="00360C65">
          <w:rPr>
            <w:rStyle w:val="Hipervnculo"/>
            <w:noProof/>
          </w:rPr>
          <w:t>CMMI</w:t>
        </w:r>
        <w:r>
          <w:rPr>
            <w:noProof/>
            <w:webHidden/>
          </w:rPr>
          <w:tab/>
        </w:r>
        <w:r>
          <w:rPr>
            <w:noProof/>
            <w:webHidden/>
          </w:rPr>
          <w:fldChar w:fldCharType="begin"/>
        </w:r>
        <w:r>
          <w:rPr>
            <w:noProof/>
            <w:webHidden/>
          </w:rPr>
          <w:instrText xml:space="preserve"> PAGEREF _Toc526440697 \h </w:instrText>
        </w:r>
        <w:r>
          <w:rPr>
            <w:noProof/>
            <w:webHidden/>
          </w:rPr>
        </w:r>
        <w:r>
          <w:rPr>
            <w:noProof/>
            <w:webHidden/>
          </w:rPr>
          <w:fldChar w:fldCharType="separate"/>
        </w:r>
        <w:r>
          <w:rPr>
            <w:noProof/>
            <w:webHidden/>
          </w:rPr>
          <w:t>20</w:t>
        </w:r>
        <w:r>
          <w:rPr>
            <w:noProof/>
            <w:webHidden/>
          </w:rPr>
          <w:fldChar w:fldCharType="end"/>
        </w:r>
      </w:hyperlink>
    </w:p>
    <w:p w14:paraId="36264EC2" w14:textId="1D18FB46" w:rsidR="00C35BBD" w:rsidRDefault="00C35BBD">
      <w:pPr>
        <w:pStyle w:val="TDC2"/>
        <w:rPr>
          <w:rFonts w:asciiTheme="minorHAnsi" w:eastAsiaTheme="minorEastAsia" w:hAnsiTheme="minorHAnsi" w:cstheme="minorBidi"/>
          <w:caps w:val="0"/>
          <w:noProof/>
          <w:color w:val="auto"/>
          <w:sz w:val="22"/>
          <w:lang w:eastAsia="es-CL"/>
        </w:rPr>
      </w:pPr>
      <w:hyperlink w:anchor="_Toc526440698" w:history="1">
        <w:r w:rsidRPr="00360C65">
          <w:rPr>
            <w:rStyle w:val="Hipervnculo"/>
            <w:noProof/>
          </w:rPr>
          <w:t>2.2</w:t>
        </w:r>
        <w:r>
          <w:rPr>
            <w:rFonts w:asciiTheme="minorHAnsi" w:eastAsiaTheme="minorEastAsia" w:hAnsiTheme="minorHAnsi" w:cstheme="minorBidi"/>
            <w:caps w:val="0"/>
            <w:noProof/>
            <w:color w:val="auto"/>
            <w:sz w:val="22"/>
            <w:lang w:eastAsia="es-CL"/>
          </w:rPr>
          <w:tab/>
        </w:r>
        <w:r w:rsidRPr="00360C65">
          <w:rPr>
            <w:rStyle w:val="Hipervnculo"/>
            <w:noProof/>
          </w:rPr>
          <w:t>Guía del PMBOK</w:t>
        </w:r>
        <w:r>
          <w:rPr>
            <w:noProof/>
            <w:webHidden/>
          </w:rPr>
          <w:tab/>
        </w:r>
        <w:r>
          <w:rPr>
            <w:noProof/>
            <w:webHidden/>
          </w:rPr>
          <w:fldChar w:fldCharType="begin"/>
        </w:r>
        <w:r>
          <w:rPr>
            <w:noProof/>
            <w:webHidden/>
          </w:rPr>
          <w:instrText xml:space="preserve"> PAGEREF _Toc526440698 \h </w:instrText>
        </w:r>
        <w:r>
          <w:rPr>
            <w:noProof/>
            <w:webHidden/>
          </w:rPr>
        </w:r>
        <w:r>
          <w:rPr>
            <w:noProof/>
            <w:webHidden/>
          </w:rPr>
          <w:fldChar w:fldCharType="separate"/>
        </w:r>
        <w:r>
          <w:rPr>
            <w:noProof/>
            <w:webHidden/>
          </w:rPr>
          <w:t>22</w:t>
        </w:r>
        <w:r>
          <w:rPr>
            <w:noProof/>
            <w:webHidden/>
          </w:rPr>
          <w:fldChar w:fldCharType="end"/>
        </w:r>
      </w:hyperlink>
    </w:p>
    <w:p w14:paraId="76A839B2" w14:textId="15812001" w:rsidR="00C35BBD" w:rsidRDefault="00C35BBD">
      <w:pPr>
        <w:pStyle w:val="TDC3"/>
        <w:rPr>
          <w:rFonts w:asciiTheme="minorHAnsi" w:eastAsiaTheme="minorEastAsia" w:hAnsiTheme="minorHAnsi" w:cstheme="minorBidi"/>
          <w:noProof/>
          <w:color w:val="auto"/>
          <w:szCs w:val="22"/>
          <w:lang w:eastAsia="es-CL"/>
        </w:rPr>
      </w:pPr>
      <w:hyperlink w:anchor="_Toc526440699" w:history="1">
        <w:r w:rsidRPr="00360C65">
          <w:rPr>
            <w:rStyle w:val="Hipervnculo"/>
            <w:noProof/>
          </w:rPr>
          <w:t>2.2.1</w:t>
        </w:r>
        <w:r>
          <w:rPr>
            <w:rFonts w:asciiTheme="minorHAnsi" w:eastAsiaTheme="minorEastAsia" w:hAnsiTheme="minorHAnsi" w:cstheme="minorBidi"/>
            <w:noProof/>
            <w:color w:val="auto"/>
            <w:szCs w:val="22"/>
            <w:lang w:eastAsia="es-CL"/>
          </w:rPr>
          <w:tab/>
        </w:r>
        <w:r w:rsidRPr="00360C65">
          <w:rPr>
            <w:rStyle w:val="Hipervnculo"/>
            <w:noProof/>
          </w:rPr>
          <w:t>Grupos de Procesos de la Dirección de Proyectos</w:t>
        </w:r>
        <w:r>
          <w:rPr>
            <w:noProof/>
            <w:webHidden/>
          </w:rPr>
          <w:tab/>
        </w:r>
        <w:r>
          <w:rPr>
            <w:noProof/>
            <w:webHidden/>
          </w:rPr>
          <w:fldChar w:fldCharType="begin"/>
        </w:r>
        <w:r>
          <w:rPr>
            <w:noProof/>
            <w:webHidden/>
          </w:rPr>
          <w:instrText xml:space="preserve"> PAGEREF _Toc526440699 \h </w:instrText>
        </w:r>
        <w:r>
          <w:rPr>
            <w:noProof/>
            <w:webHidden/>
          </w:rPr>
        </w:r>
        <w:r>
          <w:rPr>
            <w:noProof/>
            <w:webHidden/>
          </w:rPr>
          <w:fldChar w:fldCharType="separate"/>
        </w:r>
        <w:r>
          <w:rPr>
            <w:noProof/>
            <w:webHidden/>
          </w:rPr>
          <w:t>25</w:t>
        </w:r>
        <w:r>
          <w:rPr>
            <w:noProof/>
            <w:webHidden/>
          </w:rPr>
          <w:fldChar w:fldCharType="end"/>
        </w:r>
      </w:hyperlink>
    </w:p>
    <w:p w14:paraId="2EBA5DF9" w14:textId="548BCB1D" w:rsidR="00C35BBD" w:rsidRDefault="00C35BBD">
      <w:pPr>
        <w:pStyle w:val="TDC3"/>
        <w:rPr>
          <w:rFonts w:asciiTheme="minorHAnsi" w:eastAsiaTheme="minorEastAsia" w:hAnsiTheme="minorHAnsi" w:cstheme="minorBidi"/>
          <w:noProof/>
          <w:color w:val="auto"/>
          <w:szCs w:val="22"/>
          <w:lang w:eastAsia="es-CL"/>
        </w:rPr>
      </w:pPr>
      <w:hyperlink w:anchor="_Toc526440700" w:history="1">
        <w:r w:rsidRPr="00360C65">
          <w:rPr>
            <w:rStyle w:val="Hipervnculo"/>
            <w:noProof/>
          </w:rPr>
          <w:t>2.2.2</w:t>
        </w:r>
        <w:r>
          <w:rPr>
            <w:rFonts w:asciiTheme="minorHAnsi" w:eastAsiaTheme="minorEastAsia" w:hAnsiTheme="minorHAnsi" w:cstheme="minorBidi"/>
            <w:noProof/>
            <w:color w:val="auto"/>
            <w:szCs w:val="22"/>
            <w:lang w:eastAsia="es-CL"/>
          </w:rPr>
          <w:tab/>
        </w:r>
        <w:r w:rsidRPr="00360C65">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6440700 \h </w:instrText>
        </w:r>
        <w:r>
          <w:rPr>
            <w:noProof/>
            <w:webHidden/>
          </w:rPr>
        </w:r>
        <w:r>
          <w:rPr>
            <w:noProof/>
            <w:webHidden/>
          </w:rPr>
          <w:fldChar w:fldCharType="separate"/>
        </w:r>
        <w:r>
          <w:rPr>
            <w:noProof/>
            <w:webHidden/>
          </w:rPr>
          <w:t>26</w:t>
        </w:r>
        <w:r>
          <w:rPr>
            <w:noProof/>
            <w:webHidden/>
          </w:rPr>
          <w:fldChar w:fldCharType="end"/>
        </w:r>
      </w:hyperlink>
    </w:p>
    <w:p w14:paraId="3EB3DA1F" w14:textId="1663ACD0" w:rsidR="00C35BBD" w:rsidRDefault="00C35BBD">
      <w:pPr>
        <w:pStyle w:val="TDC2"/>
        <w:rPr>
          <w:rFonts w:asciiTheme="minorHAnsi" w:eastAsiaTheme="minorEastAsia" w:hAnsiTheme="minorHAnsi" w:cstheme="minorBidi"/>
          <w:caps w:val="0"/>
          <w:noProof/>
          <w:color w:val="auto"/>
          <w:sz w:val="22"/>
          <w:lang w:eastAsia="es-CL"/>
        </w:rPr>
      </w:pPr>
      <w:hyperlink w:anchor="_Toc526440701" w:history="1">
        <w:r w:rsidRPr="00360C65">
          <w:rPr>
            <w:rStyle w:val="Hipervnculo"/>
            <w:noProof/>
          </w:rPr>
          <w:t>2.3</w:t>
        </w:r>
        <w:r>
          <w:rPr>
            <w:rFonts w:asciiTheme="minorHAnsi" w:eastAsiaTheme="minorEastAsia" w:hAnsiTheme="minorHAnsi" w:cstheme="minorBidi"/>
            <w:caps w:val="0"/>
            <w:noProof/>
            <w:color w:val="auto"/>
            <w:sz w:val="22"/>
            <w:lang w:eastAsia="es-CL"/>
          </w:rPr>
          <w:tab/>
        </w:r>
        <w:r w:rsidRPr="00360C65">
          <w:rPr>
            <w:rStyle w:val="Hipervnculo"/>
            <w:noProof/>
          </w:rPr>
          <w:t>Buenas Prácticas</w:t>
        </w:r>
        <w:r>
          <w:rPr>
            <w:noProof/>
            <w:webHidden/>
          </w:rPr>
          <w:tab/>
        </w:r>
        <w:r>
          <w:rPr>
            <w:noProof/>
            <w:webHidden/>
          </w:rPr>
          <w:fldChar w:fldCharType="begin"/>
        </w:r>
        <w:r>
          <w:rPr>
            <w:noProof/>
            <w:webHidden/>
          </w:rPr>
          <w:instrText xml:space="preserve"> PAGEREF _Toc526440701 \h </w:instrText>
        </w:r>
        <w:r>
          <w:rPr>
            <w:noProof/>
            <w:webHidden/>
          </w:rPr>
        </w:r>
        <w:r>
          <w:rPr>
            <w:noProof/>
            <w:webHidden/>
          </w:rPr>
          <w:fldChar w:fldCharType="separate"/>
        </w:r>
        <w:r>
          <w:rPr>
            <w:noProof/>
            <w:webHidden/>
          </w:rPr>
          <w:t>30</w:t>
        </w:r>
        <w:r>
          <w:rPr>
            <w:noProof/>
            <w:webHidden/>
          </w:rPr>
          <w:fldChar w:fldCharType="end"/>
        </w:r>
      </w:hyperlink>
    </w:p>
    <w:p w14:paraId="14C3A7BD" w14:textId="22EF80BE" w:rsidR="00C35BBD" w:rsidRDefault="00C35BBD">
      <w:pPr>
        <w:pStyle w:val="TDC2"/>
        <w:rPr>
          <w:rFonts w:asciiTheme="minorHAnsi" w:eastAsiaTheme="minorEastAsia" w:hAnsiTheme="minorHAnsi" w:cstheme="minorBidi"/>
          <w:caps w:val="0"/>
          <w:noProof/>
          <w:color w:val="auto"/>
          <w:sz w:val="22"/>
          <w:lang w:eastAsia="es-CL"/>
        </w:rPr>
      </w:pPr>
      <w:hyperlink w:anchor="_Toc526440702" w:history="1">
        <w:r w:rsidRPr="00360C65">
          <w:rPr>
            <w:rStyle w:val="Hipervnculo"/>
            <w:noProof/>
          </w:rPr>
          <w:t>2.4</w:t>
        </w:r>
        <w:r>
          <w:rPr>
            <w:rFonts w:asciiTheme="minorHAnsi" w:eastAsiaTheme="minorEastAsia" w:hAnsiTheme="minorHAnsi" w:cstheme="minorBidi"/>
            <w:caps w:val="0"/>
            <w:noProof/>
            <w:color w:val="auto"/>
            <w:sz w:val="22"/>
            <w:lang w:eastAsia="es-CL"/>
          </w:rPr>
          <w:tab/>
        </w:r>
        <w:r w:rsidRPr="00360C65">
          <w:rPr>
            <w:rStyle w:val="Hipervnculo"/>
            <w:noProof/>
          </w:rPr>
          <w:t>Mejora Continua</w:t>
        </w:r>
        <w:r>
          <w:rPr>
            <w:noProof/>
            <w:webHidden/>
          </w:rPr>
          <w:tab/>
        </w:r>
        <w:r>
          <w:rPr>
            <w:noProof/>
            <w:webHidden/>
          </w:rPr>
          <w:fldChar w:fldCharType="begin"/>
        </w:r>
        <w:r>
          <w:rPr>
            <w:noProof/>
            <w:webHidden/>
          </w:rPr>
          <w:instrText xml:space="preserve"> PAGEREF _Toc526440702 \h </w:instrText>
        </w:r>
        <w:r>
          <w:rPr>
            <w:noProof/>
            <w:webHidden/>
          </w:rPr>
        </w:r>
        <w:r>
          <w:rPr>
            <w:noProof/>
            <w:webHidden/>
          </w:rPr>
          <w:fldChar w:fldCharType="separate"/>
        </w:r>
        <w:r>
          <w:rPr>
            <w:noProof/>
            <w:webHidden/>
          </w:rPr>
          <w:t>31</w:t>
        </w:r>
        <w:r>
          <w:rPr>
            <w:noProof/>
            <w:webHidden/>
          </w:rPr>
          <w:fldChar w:fldCharType="end"/>
        </w:r>
      </w:hyperlink>
    </w:p>
    <w:p w14:paraId="3106B449" w14:textId="1B1E1A96" w:rsidR="00C35BBD" w:rsidRDefault="00C35BBD">
      <w:pPr>
        <w:pStyle w:val="TDC2"/>
        <w:rPr>
          <w:rFonts w:asciiTheme="minorHAnsi" w:eastAsiaTheme="minorEastAsia" w:hAnsiTheme="minorHAnsi" w:cstheme="minorBidi"/>
          <w:caps w:val="0"/>
          <w:noProof/>
          <w:color w:val="auto"/>
          <w:sz w:val="22"/>
          <w:lang w:eastAsia="es-CL"/>
        </w:rPr>
      </w:pPr>
      <w:hyperlink w:anchor="_Toc526440703" w:history="1">
        <w:r w:rsidRPr="00360C65">
          <w:rPr>
            <w:rStyle w:val="Hipervnculo"/>
            <w:noProof/>
          </w:rPr>
          <w:t>2.5</w:t>
        </w:r>
        <w:r>
          <w:rPr>
            <w:rFonts w:asciiTheme="minorHAnsi" w:eastAsiaTheme="minorEastAsia" w:hAnsiTheme="minorHAnsi" w:cstheme="minorBidi"/>
            <w:caps w:val="0"/>
            <w:noProof/>
            <w:color w:val="auto"/>
            <w:sz w:val="22"/>
            <w:lang w:eastAsia="es-CL"/>
          </w:rPr>
          <w:tab/>
        </w:r>
        <w:r w:rsidRPr="00360C65">
          <w:rPr>
            <w:rStyle w:val="Hipervnculo"/>
            <w:noProof/>
          </w:rPr>
          <w:t>Factores Críticos</w:t>
        </w:r>
        <w:r>
          <w:rPr>
            <w:noProof/>
            <w:webHidden/>
          </w:rPr>
          <w:tab/>
        </w:r>
        <w:r>
          <w:rPr>
            <w:noProof/>
            <w:webHidden/>
          </w:rPr>
          <w:fldChar w:fldCharType="begin"/>
        </w:r>
        <w:r>
          <w:rPr>
            <w:noProof/>
            <w:webHidden/>
          </w:rPr>
          <w:instrText xml:space="preserve"> PAGEREF _Toc526440703 \h </w:instrText>
        </w:r>
        <w:r>
          <w:rPr>
            <w:noProof/>
            <w:webHidden/>
          </w:rPr>
        </w:r>
        <w:r>
          <w:rPr>
            <w:noProof/>
            <w:webHidden/>
          </w:rPr>
          <w:fldChar w:fldCharType="separate"/>
        </w:r>
        <w:r>
          <w:rPr>
            <w:noProof/>
            <w:webHidden/>
          </w:rPr>
          <w:t>33</w:t>
        </w:r>
        <w:r>
          <w:rPr>
            <w:noProof/>
            <w:webHidden/>
          </w:rPr>
          <w:fldChar w:fldCharType="end"/>
        </w:r>
      </w:hyperlink>
    </w:p>
    <w:p w14:paraId="693F17F4" w14:textId="766FAC60" w:rsidR="00C35BBD" w:rsidRDefault="00C35BBD">
      <w:pPr>
        <w:pStyle w:val="TDC1"/>
        <w:rPr>
          <w:rFonts w:asciiTheme="minorHAnsi" w:eastAsiaTheme="minorEastAsia" w:hAnsiTheme="minorHAnsi" w:cstheme="minorBidi"/>
          <w:b w:val="0"/>
          <w:caps w:val="0"/>
          <w:noProof/>
          <w:color w:val="auto"/>
          <w:sz w:val="22"/>
          <w:szCs w:val="22"/>
          <w:lang w:eastAsia="es-CL"/>
        </w:rPr>
      </w:pPr>
      <w:hyperlink w:anchor="_Toc526440704" w:history="1">
        <w:r w:rsidRPr="00360C65">
          <w:rPr>
            <w:rStyle w:val="Hipervnculo"/>
            <w:noProof/>
          </w:rPr>
          <w:t>Capítulo III: Desarrollo</w:t>
        </w:r>
        <w:r>
          <w:rPr>
            <w:noProof/>
            <w:webHidden/>
          </w:rPr>
          <w:tab/>
        </w:r>
        <w:r>
          <w:rPr>
            <w:noProof/>
            <w:webHidden/>
          </w:rPr>
          <w:fldChar w:fldCharType="begin"/>
        </w:r>
        <w:r>
          <w:rPr>
            <w:noProof/>
            <w:webHidden/>
          </w:rPr>
          <w:instrText xml:space="preserve"> PAGEREF _Toc526440704 \h </w:instrText>
        </w:r>
        <w:r>
          <w:rPr>
            <w:noProof/>
            <w:webHidden/>
          </w:rPr>
        </w:r>
        <w:r>
          <w:rPr>
            <w:noProof/>
            <w:webHidden/>
          </w:rPr>
          <w:fldChar w:fldCharType="separate"/>
        </w:r>
        <w:r>
          <w:rPr>
            <w:noProof/>
            <w:webHidden/>
          </w:rPr>
          <w:t>34</w:t>
        </w:r>
        <w:r>
          <w:rPr>
            <w:noProof/>
            <w:webHidden/>
          </w:rPr>
          <w:fldChar w:fldCharType="end"/>
        </w:r>
      </w:hyperlink>
    </w:p>
    <w:p w14:paraId="3486D7C3" w14:textId="36FCB59E" w:rsidR="00C35BBD" w:rsidRDefault="00C35BBD">
      <w:pPr>
        <w:pStyle w:val="TDC2"/>
        <w:rPr>
          <w:rFonts w:asciiTheme="minorHAnsi" w:eastAsiaTheme="minorEastAsia" w:hAnsiTheme="minorHAnsi" w:cstheme="minorBidi"/>
          <w:caps w:val="0"/>
          <w:noProof/>
          <w:color w:val="auto"/>
          <w:sz w:val="22"/>
          <w:lang w:eastAsia="es-CL"/>
        </w:rPr>
      </w:pPr>
      <w:hyperlink w:anchor="_Toc526440705" w:history="1">
        <w:r w:rsidRPr="00360C65">
          <w:rPr>
            <w:rStyle w:val="Hipervnculo"/>
            <w:noProof/>
          </w:rPr>
          <w:t>3.1</w:t>
        </w:r>
        <w:r>
          <w:rPr>
            <w:rFonts w:asciiTheme="minorHAnsi" w:eastAsiaTheme="minorEastAsia" w:hAnsiTheme="minorHAnsi" w:cstheme="minorBidi"/>
            <w:caps w:val="0"/>
            <w:noProof/>
            <w:color w:val="auto"/>
            <w:sz w:val="22"/>
            <w:lang w:eastAsia="es-CL"/>
          </w:rPr>
          <w:tab/>
        </w:r>
        <w:r w:rsidRPr="00360C65">
          <w:rPr>
            <w:rStyle w:val="Hipervnculo"/>
            <w:noProof/>
          </w:rPr>
          <w:t>Metodología</w:t>
        </w:r>
        <w:r>
          <w:rPr>
            <w:noProof/>
            <w:webHidden/>
          </w:rPr>
          <w:tab/>
        </w:r>
        <w:r>
          <w:rPr>
            <w:noProof/>
            <w:webHidden/>
          </w:rPr>
          <w:fldChar w:fldCharType="begin"/>
        </w:r>
        <w:r>
          <w:rPr>
            <w:noProof/>
            <w:webHidden/>
          </w:rPr>
          <w:instrText xml:space="preserve"> PAGEREF _Toc526440705 \h </w:instrText>
        </w:r>
        <w:r>
          <w:rPr>
            <w:noProof/>
            <w:webHidden/>
          </w:rPr>
        </w:r>
        <w:r>
          <w:rPr>
            <w:noProof/>
            <w:webHidden/>
          </w:rPr>
          <w:fldChar w:fldCharType="separate"/>
        </w:r>
        <w:r>
          <w:rPr>
            <w:noProof/>
            <w:webHidden/>
          </w:rPr>
          <w:t>34</w:t>
        </w:r>
        <w:r>
          <w:rPr>
            <w:noProof/>
            <w:webHidden/>
          </w:rPr>
          <w:fldChar w:fldCharType="end"/>
        </w:r>
      </w:hyperlink>
    </w:p>
    <w:p w14:paraId="341031CD" w14:textId="1C4D3576" w:rsidR="00C35BBD" w:rsidRDefault="00C35BBD">
      <w:pPr>
        <w:pStyle w:val="TDC2"/>
        <w:rPr>
          <w:rFonts w:asciiTheme="minorHAnsi" w:eastAsiaTheme="minorEastAsia" w:hAnsiTheme="minorHAnsi" w:cstheme="minorBidi"/>
          <w:caps w:val="0"/>
          <w:noProof/>
          <w:color w:val="auto"/>
          <w:sz w:val="22"/>
          <w:lang w:eastAsia="es-CL"/>
        </w:rPr>
      </w:pPr>
      <w:hyperlink w:anchor="_Toc526440706" w:history="1">
        <w:r w:rsidRPr="00360C65">
          <w:rPr>
            <w:rStyle w:val="Hipervnculo"/>
            <w:noProof/>
          </w:rPr>
          <w:t>3.2</w:t>
        </w:r>
        <w:r>
          <w:rPr>
            <w:rFonts w:asciiTheme="minorHAnsi" w:eastAsiaTheme="minorEastAsia" w:hAnsiTheme="minorHAnsi" w:cstheme="minorBidi"/>
            <w:caps w:val="0"/>
            <w:noProof/>
            <w:color w:val="auto"/>
            <w:sz w:val="22"/>
            <w:lang w:eastAsia="es-CL"/>
          </w:rPr>
          <w:tab/>
        </w:r>
        <w:r w:rsidRPr="00360C65">
          <w:rPr>
            <w:rStyle w:val="Hipervnculo"/>
            <w:noProof/>
          </w:rPr>
          <w:t>Identificación de Factores Críticos</w:t>
        </w:r>
        <w:r>
          <w:rPr>
            <w:noProof/>
            <w:webHidden/>
          </w:rPr>
          <w:tab/>
        </w:r>
        <w:r>
          <w:rPr>
            <w:noProof/>
            <w:webHidden/>
          </w:rPr>
          <w:fldChar w:fldCharType="begin"/>
        </w:r>
        <w:r>
          <w:rPr>
            <w:noProof/>
            <w:webHidden/>
          </w:rPr>
          <w:instrText xml:space="preserve"> PAGEREF _Toc526440706 \h </w:instrText>
        </w:r>
        <w:r>
          <w:rPr>
            <w:noProof/>
            <w:webHidden/>
          </w:rPr>
        </w:r>
        <w:r>
          <w:rPr>
            <w:noProof/>
            <w:webHidden/>
          </w:rPr>
          <w:fldChar w:fldCharType="separate"/>
        </w:r>
        <w:r>
          <w:rPr>
            <w:noProof/>
            <w:webHidden/>
          </w:rPr>
          <w:t>34</w:t>
        </w:r>
        <w:r>
          <w:rPr>
            <w:noProof/>
            <w:webHidden/>
          </w:rPr>
          <w:fldChar w:fldCharType="end"/>
        </w:r>
      </w:hyperlink>
    </w:p>
    <w:p w14:paraId="6C5356C4" w14:textId="63627B3B" w:rsidR="00C35BBD" w:rsidRDefault="00C35BBD">
      <w:pPr>
        <w:pStyle w:val="TDC3"/>
        <w:rPr>
          <w:rFonts w:asciiTheme="minorHAnsi" w:eastAsiaTheme="minorEastAsia" w:hAnsiTheme="minorHAnsi" w:cstheme="minorBidi"/>
          <w:noProof/>
          <w:color w:val="auto"/>
          <w:szCs w:val="22"/>
          <w:lang w:eastAsia="es-CL"/>
        </w:rPr>
      </w:pPr>
      <w:hyperlink w:anchor="_Toc526440707" w:history="1">
        <w:r w:rsidRPr="00360C65">
          <w:rPr>
            <w:rStyle w:val="Hipervnculo"/>
            <w:noProof/>
          </w:rPr>
          <w:t>3.2.1</w:t>
        </w:r>
        <w:r>
          <w:rPr>
            <w:rFonts w:asciiTheme="minorHAnsi" w:eastAsiaTheme="minorEastAsia" w:hAnsiTheme="minorHAnsi" w:cstheme="minorBidi"/>
            <w:noProof/>
            <w:color w:val="auto"/>
            <w:szCs w:val="22"/>
            <w:lang w:eastAsia="es-CL"/>
          </w:rPr>
          <w:tab/>
        </w:r>
        <w:r w:rsidRPr="00360C65">
          <w:rPr>
            <w:rStyle w:val="Hipervnculo"/>
            <w:noProof/>
          </w:rPr>
          <w:t>Revisión de Antecedentes Históricos</w:t>
        </w:r>
        <w:r>
          <w:rPr>
            <w:noProof/>
            <w:webHidden/>
          </w:rPr>
          <w:tab/>
        </w:r>
        <w:r>
          <w:rPr>
            <w:noProof/>
            <w:webHidden/>
          </w:rPr>
          <w:fldChar w:fldCharType="begin"/>
        </w:r>
        <w:r>
          <w:rPr>
            <w:noProof/>
            <w:webHidden/>
          </w:rPr>
          <w:instrText xml:space="preserve"> PAGEREF _Toc526440707 \h </w:instrText>
        </w:r>
        <w:r>
          <w:rPr>
            <w:noProof/>
            <w:webHidden/>
          </w:rPr>
        </w:r>
        <w:r>
          <w:rPr>
            <w:noProof/>
            <w:webHidden/>
          </w:rPr>
          <w:fldChar w:fldCharType="separate"/>
        </w:r>
        <w:r>
          <w:rPr>
            <w:noProof/>
            <w:webHidden/>
          </w:rPr>
          <w:t>34</w:t>
        </w:r>
        <w:r>
          <w:rPr>
            <w:noProof/>
            <w:webHidden/>
          </w:rPr>
          <w:fldChar w:fldCharType="end"/>
        </w:r>
      </w:hyperlink>
    </w:p>
    <w:p w14:paraId="5434A07A" w14:textId="4DB05366" w:rsidR="00C35BBD" w:rsidRDefault="00C35BBD">
      <w:pPr>
        <w:pStyle w:val="TDC3"/>
        <w:rPr>
          <w:rFonts w:asciiTheme="minorHAnsi" w:eastAsiaTheme="minorEastAsia" w:hAnsiTheme="minorHAnsi" w:cstheme="minorBidi"/>
          <w:noProof/>
          <w:color w:val="auto"/>
          <w:szCs w:val="22"/>
          <w:lang w:eastAsia="es-CL"/>
        </w:rPr>
      </w:pPr>
      <w:hyperlink w:anchor="_Toc526440708" w:history="1">
        <w:r w:rsidRPr="00360C65">
          <w:rPr>
            <w:rStyle w:val="Hipervnculo"/>
            <w:noProof/>
          </w:rPr>
          <w:t>3.2.2</w:t>
        </w:r>
        <w:r>
          <w:rPr>
            <w:rFonts w:asciiTheme="minorHAnsi" w:eastAsiaTheme="minorEastAsia" w:hAnsiTheme="minorHAnsi" w:cstheme="minorBidi"/>
            <w:noProof/>
            <w:color w:val="auto"/>
            <w:szCs w:val="22"/>
            <w:lang w:eastAsia="es-CL"/>
          </w:rPr>
          <w:tab/>
        </w:r>
        <w:r w:rsidRPr="00360C65">
          <w:rPr>
            <w:rStyle w:val="Hipervnculo"/>
            <w:noProof/>
          </w:rPr>
          <w:t>Visión de Expertos y Usuarios</w:t>
        </w:r>
        <w:r>
          <w:rPr>
            <w:noProof/>
            <w:webHidden/>
          </w:rPr>
          <w:tab/>
        </w:r>
        <w:r>
          <w:rPr>
            <w:noProof/>
            <w:webHidden/>
          </w:rPr>
          <w:fldChar w:fldCharType="begin"/>
        </w:r>
        <w:r>
          <w:rPr>
            <w:noProof/>
            <w:webHidden/>
          </w:rPr>
          <w:instrText xml:space="preserve"> PAGEREF _Toc526440708 \h </w:instrText>
        </w:r>
        <w:r>
          <w:rPr>
            <w:noProof/>
            <w:webHidden/>
          </w:rPr>
        </w:r>
        <w:r>
          <w:rPr>
            <w:noProof/>
            <w:webHidden/>
          </w:rPr>
          <w:fldChar w:fldCharType="separate"/>
        </w:r>
        <w:r>
          <w:rPr>
            <w:noProof/>
            <w:webHidden/>
          </w:rPr>
          <w:t>34</w:t>
        </w:r>
        <w:r>
          <w:rPr>
            <w:noProof/>
            <w:webHidden/>
          </w:rPr>
          <w:fldChar w:fldCharType="end"/>
        </w:r>
      </w:hyperlink>
    </w:p>
    <w:p w14:paraId="01FD4B28" w14:textId="69F72033" w:rsidR="00C35BBD" w:rsidRDefault="00C35BBD">
      <w:pPr>
        <w:pStyle w:val="TDC3"/>
        <w:rPr>
          <w:rFonts w:asciiTheme="minorHAnsi" w:eastAsiaTheme="minorEastAsia" w:hAnsiTheme="minorHAnsi" w:cstheme="minorBidi"/>
          <w:noProof/>
          <w:color w:val="auto"/>
          <w:szCs w:val="22"/>
          <w:lang w:eastAsia="es-CL"/>
        </w:rPr>
      </w:pPr>
      <w:hyperlink w:anchor="_Toc526440709" w:history="1">
        <w:r w:rsidRPr="00360C65">
          <w:rPr>
            <w:rStyle w:val="Hipervnculo"/>
            <w:noProof/>
          </w:rPr>
          <w:t>3.2.3</w:t>
        </w:r>
        <w:r>
          <w:rPr>
            <w:rFonts w:asciiTheme="minorHAnsi" w:eastAsiaTheme="minorEastAsia" w:hAnsiTheme="minorHAnsi" w:cstheme="minorBidi"/>
            <w:noProof/>
            <w:color w:val="auto"/>
            <w:szCs w:val="22"/>
            <w:lang w:eastAsia="es-CL"/>
          </w:rPr>
          <w:tab/>
        </w:r>
        <w:r w:rsidRPr="00360C65">
          <w:rPr>
            <w:rStyle w:val="Hipervnculo"/>
            <w:noProof/>
          </w:rPr>
          <w:t>Análisis de la Información</w:t>
        </w:r>
        <w:r>
          <w:rPr>
            <w:noProof/>
            <w:webHidden/>
          </w:rPr>
          <w:tab/>
        </w:r>
        <w:r>
          <w:rPr>
            <w:noProof/>
            <w:webHidden/>
          </w:rPr>
          <w:fldChar w:fldCharType="begin"/>
        </w:r>
        <w:r>
          <w:rPr>
            <w:noProof/>
            <w:webHidden/>
          </w:rPr>
          <w:instrText xml:space="preserve"> PAGEREF _Toc526440709 \h </w:instrText>
        </w:r>
        <w:r>
          <w:rPr>
            <w:noProof/>
            <w:webHidden/>
          </w:rPr>
        </w:r>
        <w:r>
          <w:rPr>
            <w:noProof/>
            <w:webHidden/>
          </w:rPr>
          <w:fldChar w:fldCharType="separate"/>
        </w:r>
        <w:r>
          <w:rPr>
            <w:noProof/>
            <w:webHidden/>
          </w:rPr>
          <w:t>34</w:t>
        </w:r>
        <w:r>
          <w:rPr>
            <w:noProof/>
            <w:webHidden/>
          </w:rPr>
          <w:fldChar w:fldCharType="end"/>
        </w:r>
      </w:hyperlink>
    </w:p>
    <w:p w14:paraId="6D38E10B" w14:textId="47B6AD6E" w:rsidR="00C35BBD" w:rsidRDefault="00C35BBD">
      <w:pPr>
        <w:pStyle w:val="TDC3"/>
        <w:rPr>
          <w:rFonts w:asciiTheme="minorHAnsi" w:eastAsiaTheme="minorEastAsia" w:hAnsiTheme="minorHAnsi" w:cstheme="minorBidi"/>
          <w:noProof/>
          <w:color w:val="auto"/>
          <w:szCs w:val="22"/>
          <w:lang w:eastAsia="es-CL"/>
        </w:rPr>
      </w:pPr>
      <w:hyperlink w:anchor="_Toc526440710" w:history="1">
        <w:r w:rsidRPr="00360C65">
          <w:rPr>
            <w:rStyle w:val="Hipervnculo"/>
            <w:noProof/>
          </w:rPr>
          <w:t>3.2.4</w:t>
        </w:r>
        <w:r>
          <w:rPr>
            <w:rFonts w:asciiTheme="minorHAnsi" w:eastAsiaTheme="minorEastAsia" w:hAnsiTheme="minorHAnsi" w:cstheme="minorBidi"/>
            <w:noProof/>
            <w:color w:val="auto"/>
            <w:szCs w:val="22"/>
            <w:lang w:eastAsia="es-CL"/>
          </w:rPr>
          <w:tab/>
        </w:r>
        <w:r w:rsidRPr="00360C65">
          <w:rPr>
            <w:rStyle w:val="Hipervnculo"/>
            <w:noProof/>
          </w:rPr>
          <w:t>Factores Críticos</w:t>
        </w:r>
        <w:r>
          <w:rPr>
            <w:noProof/>
            <w:webHidden/>
          </w:rPr>
          <w:tab/>
        </w:r>
        <w:r>
          <w:rPr>
            <w:noProof/>
            <w:webHidden/>
          </w:rPr>
          <w:fldChar w:fldCharType="begin"/>
        </w:r>
        <w:r>
          <w:rPr>
            <w:noProof/>
            <w:webHidden/>
          </w:rPr>
          <w:instrText xml:space="preserve"> PAGEREF _Toc526440710 \h </w:instrText>
        </w:r>
        <w:r>
          <w:rPr>
            <w:noProof/>
            <w:webHidden/>
          </w:rPr>
        </w:r>
        <w:r>
          <w:rPr>
            <w:noProof/>
            <w:webHidden/>
          </w:rPr>
          <w:fldChar w:fldCharType="separate"/>
        </w:r>
        <w:r>
          <w:rPr>
            <w:noProof/>
            <w:webHidden/>
          </w:rPr>
          <w:t>34</w:t>
        </w:r>
        <w:r>
          <w:rPr>
            <w:noProof/>
            <w:webHidden/>
          </w:rPr>
          <w:fldChar w:fldCharType="end"/>
        </w:r>
      </w:hyperlink>
    </w:p>
    <w:p w14:paraId="3A1E66F3" w14:textId="16E7E266" w:rsidR="00C35BBD" w:rsidRDefault="00C35BBD">
      <w:pPr>
        <w:pStyle w:val="TDC2"/>
        <w:rPr>
          <w:rFonts w:asciiTheme="minorHAnsi" w:eastAsiaTheme="minorEastAsia" w:hAnsiTheme="minorHAnsi" w:cstheme="minorBidi"/>
          <w:caps w:val="0"/>
          <w:noProof/>
          <w:color w:val="auto"/>
          <w:sz w:val="22"/>
          <w:lang w:eastAsia="es-CL"/>
        </w:rPr>
      </w:pPr>
      <w:hyperlink w:anchor="_Toc526440711" w:history="1">
        <w:r w:rsidRPr="00360C65">
          <w:rPr>
            <w:rStyle w:val="Hipervnculo"/>
            <w:noProof/>
          </w:rPr>
          <w:t>3.3</w:t>
        </w:r>
        <w:r>
          <w:rPr>
            <w:rFonts w:asciiTheme="minorHAnsi" w:eastAsiaTheme="minorEastAsia" w:hAnsiTheme="minorHAnsi" w:cstheme="minorBidi"/>
            <w:caps w:val="0"/>
            <w:noProof/>
            <w:color w:val="auto"/>
            <w:sz w:val="22"/>
            <w:lang w:eastAsia="es-CL"/>
          </w:rPr>
          <w:tab/>
        </w:r>
        <w:r w:rsidRPr="00360C65">
          <w:rPr>
            <w:rStyle w:val="Hipervnculo"/>
            <w:noProof/>
          </w:rPr>
          <w:t>Desarrollo del Manual</w:t>
        </w:r>
        <w:r>
          <w:rPr>
            <w:noProof/>
            <w:webHidden/>
          </w:rPr>
          <w:tab/>
        </w:r>
        <w:r>
          <w:rPr>
            <w:noProof/>
            <w:webHidden/>
          </w:rPr>
          <w:fldChar w:fldCharType="begin"/>
        </w:r>
        <w:r>
          <w:rPr>
            <w:noProof/>
            <w:webHidden/>
          </w:rPr>
          <w:instrText xml:space="preserve"> PAGEREF _Toc526440711 \h </w:instrText>
        </w:r>
        <w:r>
          <w:rPr>
            <w:noProof/>
            <w:webHidden/>
          </w:rPr>
        </w:r>
        <w:r>
          <w:rPr>
            <w:noProof/>
            <w:webHidden/>
          </w:rPr>
          <w:fldChar w:fldCharType="separate"/>
        </w:r>
        <w:r>
          <w:rPr>
            <w:noProof/>
            <w:webHidden/>
          </w:rPr>
          <w:t>34</w:t>
        </w:r>
        <w:r>
          <w:rPr>
            <w:noProof/>
            <w:webHidden/>
          </w:rPr>
          <w:fldChar w:fldCharType="end"/>
        </w:r>
      </w:hyperlink>
    </w:p>
    <w:p w14:paraId="3B603DBD" w14:textId="35012C27" w:rsidR="00C35BBD" w:rsidRDefault="00C35BBD">
      <w:pPr>
        <w:pStyle w:val="TDC3"/>
        <w:rPr>
          <w:rFonts w:asciiTheme="minorHAnsi" w:eastAsiaTheme="minorEastAsia" w:hAnsiTheme="minorHAnsi" w:cstheme="minorBidi"/>
          <w:noProof/>
          <w:color w:val="auto"/>
          <w:szCs w:val="22"/>
          <w:lang w:eastAsia="es-CL"/>
        </w:rPr>
      </w:pPr>
      <w:hyperlink w:anchor="_Toc526440712" w:history="1">
        <w:r w:rsidRPr="00360C65">
          <w:rPr>
            <w:rStyle w:val="Hipervnculo"/>
            <w:noProof/>
          </w:rPr>
          <w:t>3.3.1</w:t>
        </w:r>
        <w:r>
          <w:rPr>
            <w:rFonts w:asciiTheme="minorHAnsi" w:eastAsiaTheme="minorEastAsia" w:hAnsiTheme="minorHAnsi" w:cstheme="minorBidi"/>
            <w:noProof/>
            <w:color w:val="auto"/>
            <w:szCs w:val="22"/>
            <w:lang w:eastAsia="es-CL"/>
          </w:rPr>
          <w:tab/>
        </w:r>
        <w:r w:rsidRPr="00360C65">
          <w:rPr>
            <w:rStyle w:val="Hipervnculo"/>
            <w:noProof/>
          </w:rPr>
          <w:t>Estructura del Manual de Buenas Prácticas</w:t>
        </w:r>
        <w:r>
          <w:rPr>
            <w:noProof/>
            <w:webHidden/>
          </w:rPr>
          <w:tab/>
        </w:r>
        <w:r>
          <w:rPr>
            <w:noProof/>
            <w:webHidden/>
          </w:rPr>
          <w:fldChar w:fldCharType="begin"/>
        </w:r>
        <w:r>
          <w:rPr>
            <w:noProof/>
            <w:webHidden/>
          </w:rPr>
          <w:instrText xml:space="preserve"> PAGEREF _Toc526440712 \h </w:instrText>
        </w:r>
        <w:r>
          <w:rPr>
            <w:noProof/>
            <w:webHidden/>
          </w:rPr>
        </w:r>
        <w:r>
          <w:rPr>
            <w:noProof/>
            <w:webHidden/>
          </w:rPr>
          <w:fldChar w:fldCharType="separate"/>
        </w:r>
        <w:r>
          <w:rPr>
            <w:noProof/>
            <w:webHidden/>
          </w:rPr>
          <w:t>34</w:t>
        </w:r>
        <w:r>
          <w:rPr>
            <w:noProof/>
            <w:webHidden/>
          </w:rPr>
          <w:fldChar w:fldCharType="end"/>
        </w:r>
      </w:hyperlink>
    </w:p>
    <w:p w14:paraId="762D3DBE" w14:textId="294D37B6" w:rsidR="00C35BBD" w:rsidRDefault="00C35BBD">
      <w:pPr>
        <w:pStyle w:val="TDC3"/>
        <w:rPr>
          <w:rFonts w:asciiTheme="minorHAnsi" w:eastAsiaTheme="minorEastAsia" w:hAnsiTheme="minorHAnsi" w:cstheme="minorBidi"/>
          <w:noProof/>
          <w:color w:val="auto"/>
          <w:szCs w:val="22"/>
          <w:lang w:eastAsia="es-CL"/>
        </w:rPr>
      </w:pPr>
      <w:hyperlink w:anchor="_Toc526440713" w:history="1">
        <w:r w:rsidRPr="00360C65">
          <w:rPr>
            <w:rStyle w:val="Hipervnculo"/>
            <w:noProof/>
          </w:rPr>
          <w:t>3.3.2</w:t>
        </w:r>
        <w:r>
          <w:rPr>
            <w:rFonts w:asciiTheme="minorHAnsi" w:eastAsiaTheme="minorEastAsia" w:hAnsiTheme="minorHAnsi" w:cstheme="minorBidi"/>
            <w:noProof/>
            <w:color w:val="auto"/>
            <w:szCs w:val="22"/>
            <w:lang w:eastAsia="es-CL"/>
          </w:rPr>
          <w:tab/>
        </w:r>
        <w:r w:rsidRPr="00360C65">
          <w:rPr>
            <w:rStyle w:val="Hipervnculo"/>
            <w:noProof/>
          </w:rPr>
          <w:t>Validación de la Estructura</w:t>
        </w:r>
        <w:r>
          <w:rPr>
            <w:noProof/>
            <w:webHidden/>
          </w:rPr>
          <w:tab/>
        </w:r>
        <w:r>
          <w:rPr>
            <w:noProof/>
            <w:webHidden/>
          </w:rPr>
          <w:fldChar w:fldCharType="begin"/>
        </w:r>
        <w:r>
          <w:rPr>
            <w:noProof/>
            <w:webHidden/>
          </w:rPr>
          <w:instrText xml:space="preserve"> PAGEREF _Toc526440713 \h </w:instrText>
        </w:r>
        <w:r>
          <w:rPr>
            <w:noProof/>
            <w:webHidden/>
          </w:rPr>
        </w:r>
        <w:r>
          <w:rPr>
            <w:noProof/>
            <w:webHidden/>
          </w:rPr>
          <w:fldChar w:fldCharType="separate"/>
        </w:r>
        <w:r>
          <w:rPr>
            <w:noProof/>
            <w:webHidden/>
          </w:rPr>
          <w:t>34</w:t>
        </w:r>
        <w:r>
          <w:rPr>
            <w:noProof/>
            <w:webHidden/>
          </w:rPr>
          <w:fldChar w:fldCharType="end"/>
        </w:r>
      </w:hyperlink>
    </w:p>
    <w:p w14:paraId="40A6AA2B" w14:textId="2F5B8484" w:rsidR="00C35BBD" w:rsidRDefault="00C35BBD">
      <w:pPr>
        <w:pStyle w:val="TDC3"/>
        <w:rPr>
          <w:rFonts w:asciiTheme="minorHAnsi" w:eastAsiaTheme="minorEastAsia" w:hAnsiTheme="minorHAnsi" w:cstheme="minorBidi"/>
          <w:noProof/>
          <w:color w:val="auto"/>
          <w:szCs w:val="22"/>
          <w:lang w:eastAsia="es-CL"/>
        </w:rPr>
      </w:pPr>
      <w:hyperlink w:anchor="_Toc526440714" w:history="1">
        <w:r w:rsidRPr="00360C65">
          <w:rPr>
            <w:rStyle w:val="Hipervnculo"/>
            <w:noProof/>
          </w:rPr>
          <w:t>3.3.3</w:t>
        </w:r>
        <w:r>
          <w:rPr>
            <w:rFonts w:asciiTheme="minorHAnsi" w:eastAsiaTheme="minorEastAsia" w:hAnsiTheme="minorHAnsi" w:cstheme="minorBidi"/>
            <w:noProof/>
            <w:color w:val="auto"/>
            <w:szCs w:val="22"/>
            <w:lang w:eastAsia="es-CL"/>
          </w:rPr>
          <w:tab/>
        </w:r>
        <w:r w:rsidRPr="00360C65">
          <w:rPr>
            <w:rStyle w:val="Hipervnculo"/>
            <w:noProof/>
          </w:rPr>
          <w:t>Elaboración de Contenidos</w:t>
        </w:r>
        <w:r>
          <w:rPr>
            <w:noProof/>
            <w:webHidden/>
          </w:rPr>
          <w:tab/>
        </w:r>
        <w:r>
          <w:rPr>
            <w:noProof/>
            <w:webHidden/>
          </w:rPr>
          <w:fldChar w:fldCharType="begin"/>
        </w:r>
        <w:r>
          <w:rPr>
            <w:noProof/>
            <w:webHidden/>
          </w:rPr>
          <w:instrText xml:space="preserve"> PAGEREF _Toc526440714 \h </w:instrText>
        </w:r>
        <w:r>
          <w:rPr>
            <w:noProof/>
            <w:webHidden/>
          </w:rPr>
        </w:r>
        <w:r>
          <w:rPr>
            <w:noProof/>
            <w:webHidden/>
          </w:rPr>
          <w:fldChar w:fldCharType="separate"/>
        </w:r>
        <w:r>
          <w:rPr>
            <w:noProof/>
            <w:webHidden/>
          </w:rPr>
          <w:t>34</w:t>
        </w:r>
        <w:r>
          <w:rPr>
            <w:noProof/>
            <w:webHidden/>
          </w:rPr>
          <w:fldChar w:fldCharType="end"/>
        </w:r>
      </w:hyperlink>
    </w:p>
    <w:p w14:paraId="54DB0F1C" w14:textId="4406357C" w:rsidR="00C35BBD" w:rsidRDefault="00C35BBD">
      <w:pPr>
        <w:pStyle w:val="TDC3"/>
        <w:rPr>
          <w:rFonts w:asciiTheme="minorHAnsi" w:eastAsiaTheme="minorEastAsia" w:hAnsiTheme="minorHAnsi" w:cstheme="minorBidi"/>
          <w:noProof/>
          <w:color w:val="auto"/>
          <w:szCs w:val="22"/>
          <w:lang w:eastAsia="es-CL"/>
        </w:rPr>
      </w:pPr>
      <w:hyperlink w:anchor="_Toc526440715" w:history="1">
        <w:r w:rsidRPr="00360C65">
          <w:rPr>
            <w:rStyle w:val="Hipervnculo"/>
            <w:noProof/>
          </w:rPr>
          <w:t>3.3.4</w:t>
        </w:r>
        <w:r>
          <w:rPr>
            <w:rFonts w:asciiTheme="minorHAnsi" w:eastAsiaTheme="minorEastAsia" w:hAnsiTheme="minorHAnsi" w:cstheme="minorBidi"/>
            <w:noProof/>
            <w:color w:val="auto"/>
            <w:szCs w:val="22"/>
            <w:lang w:eastAsia="es-CL"/>
          </w:rPr>
          <w:tab/>
        </w:r>
        <w:r w:rsidRPr="00360C65">
          <w:rPr>
            <w:rStyle w:val="Hipervnculo"/>
            <w:noProof/>
          </w:rPr>
          <w:t>Validación del Contenido</w:t>
        </w:r>
        <w:r>
          <w:rPr>
            <w:noProof/>
            <w:webHidden/>
          </w:rPr>
          <w:tab/>
        </w:r>
        <w:r>
          <w:rPr>
            <w:noProof/>
            <w:webHidden/>
          </w:rPr>
          <w:fldChar w:fldCharType="begin"/>
        </w:r>
        <w:r>
          <w:rPr>
            <w:noProof/>
            <w:webHidden/>
          </w:rPr>
          <w:instrText xml:space="preserve"> PAGEREF _Toc526440715 \h </w:instrText>
        </w:r>
        <w:r>
          <w:rPr>
            <w:noProof/>
            <w:webHidden/>
          </w:rPr>
        </w:r>
        <w:r>
          <w:rPr>
            <w:noProof/>
            <w:webHidden/>
          </w:rPr>
          <w:fldChar w:fldCharType="separate"/>
        </w:r>
        <w:r>
          <w:rPr>
            <w:noProof/>
            <w:webHidden/>
          </w:rPr>
          <w:t>35</w:t>
        </w:r>
        <w:r>
          <w:rPr>
            <w:noProof/>
            <w:webHidden/>
          </w:rPr>
          <w:fldChar w:fldCharType="end"/>
        </w:r>
      </w:hyperlink>
    </w:p>
    <w:p w14:paraId="72DF76B1" w14:textId="5670447E" w:rsidR="00C35BBD" w:rsidRDefault="00C35BBD">
      <w:pPr>
        <w:pStyle w:val="TDC2"/>
        <w:rPr>
          <w:rFonts w:asciiTheme="minorHAnsi" w:eastAsiaTheme="minorEastAsia" w:hAnsiTheme="minorHAnsi" w:cstheme="minorBidi"/>
          <w:caps w:val="0"/>
          <w:noProof/>
          <w:color w:val="auto"/>
          <w:sz w:val="22"/>
          <w:lang w:eastAsia="es-CL"/>
        </w:rPr>
      </w:pPr>
      <w:hyperlink w:anchor="_Toc526440716" w:history="1">
        <w:r w:rsidRPr="00360C65">
          <w:rPr>
            <w:rStyle w:val="Hipervnculo"/>
            <w:noProof/>
          </w:rPr>
          <w:t>3.4</w:t>
        </w:r>
        <w:r>
          <w:rPr>
            <w:rFonts w:asciiTheme="minorHAnsi" w:eastAsiaTheme="minorEastAsia" w:hAnsiTheme="minorHAnsi" w:cstheme="minorBidi"/>
            <w:caps w:val="0"/>
            <w:noProof/>
            <w:color w:val="auto"/>
            <w:sz w:val="22"/>
            <w:lang w:eastAsia="es-CL"/>
          </w:rPr>
          <w:tab/>
        </w:r>
        <w:r w:rsidRPr="00360C65">
          <w:rPr>
            <w:rStyle w:val="Hipervnculo"/>
            <w:noProof/>
          </w:rPr>
          <w:t>Plan de Implementación</w:t>
        </w:r>
        <w:r>
          <w:rPr>
            <w:noProof/>
            <w:webHidden/>
          </w:rPr>
          <w:tab/>
        </w:r>
        <w:r>
          <w:rPr>
            <w:noProof/>
            <w:webHidden/>
          </w:rPr>
          <w:fldChar w:fldCharType="begin"/>
        </w:r>
        <w:r>
          <w:rPr>
            <w:noProof/>
            <w:webHidden/>
          </w:rPr>
          <w:instrText xml:space="preserve"> PAGEREF _Toc526440716 \h </w:instrText>
        </w:r>
        <w:r>
          <w:rPr>
            <w:noProof/>
            <w:webHidden/>
          </w:rPr>
        </w:r>
        <w:r>
          <w:rPr>
            <w:noProof/>
            <w:webHidden/>
          </w:rPr>
          <w:fldChar w:fldCharType="separate"/>
        </w:r>
        <w:r>
          <w:rPr>
            <w:noProof/>
            <w:webHidden/>
          </w:rPr>
          <w:t>35</w:t>
        </w:r>
        <w:r>
          <w:rPr>
            <w:noProof/>
            <w:webHidden/>
          </w:rPr>
          <w:fldChar w:fldCharType="end"/>
        </w:r>
      </w:hyperlink>
    </w:p>
    <w:p w14:paraId="01D9561F" w14:textId="25B8485B" w:rsidR="00C35BBD" w:rsidRDefault="00C35BBD">
      <w:pPr>
        <w:pStyle w:val="TDC3"/>
        <w:rPr>
          <w:rFonts w:asciiTheme="minorHAnsi" w:eastAsiaTheme="minorEastAsia" w:hAnsiTheme="minorHAnsi" w:cstheme="minorBidi"/>
          <w:noProof/>
          <w:color w:val="auto"/>
          <w:szCs w:val="22"/>
          <w:lang w:eastAsia="es-CL"/>
        </w:rPr>
      </w:pPr>
      <w:hyperlink w:anchor="_Toc526440717" w:history="1">
        <w:r w:rsidRPr="00360C65">
          <w:rPr>
            <w:rStyle w:val="Hipervnculo"/>
            <w:noProof/>
          </w:rPr>
          <w:t>3.4.1</w:t>
        </w:r>
        <w:r>
          <w:rPr>
            <w:rFonts w:asciiTheme="minorHAnsi" w:eastAsiaTheme="minorEastAsia" w:hAnsiTheme="minorHAnsi" w:cstheme="minorBidi"/>
            <w:noProof/>
            <w:color w:val="auto"/>
            <w:szCs w:val="22"/>
            <w:lang w:eastAsia="es-CL"/>
          </w:rPr>
          <w:tab/>
        </w:r>
        <w:r w:rsidRPr="00360C65">
          <w:rPr>
            <w:rStyle w:val="Hipervnculo"/>
            <w:noProof/>
          </w:rPr>
          <w:t>Plan de Acción</w:t>
        </w:r>
        <w:r>
          <w:rPr>
            <w:noProof/>
            <w:webHidden/>
          </w:rPr>
          <w:tab/>
        </w:r>
        <w:r>
          <w:rPr>
            <w:noProof/>
            <w:webHidden/>
          </w:rPr>
          <w:fldChar w:fldCharType="begin"/>
        </w:r>
        <w:r>
          <w:rPr>
            <w:noProof/>
            <w:webHidden/>
          </w:rPr>
          <w:instrText xml:space="preserve"> PAGEREF _Toc526440717 \h </w:instrText>
        </w:r>
        <w:r>
          <w:rPr>
            <w:noProof/>
            <w:webHidden/>
          </w:rPr>
        </w:r>
        <w:r>
          <w:rPr>
            <w:noProof/>
            <w:webHidden/>
          </w:rPr>
          <w:fldChar w:fldCharType="separate"/>
        </w:r>
        <w:r>
          <w:rPr>
            <w:noProof/>
            <w:webHidden/>
          </w:rPr>
          <w:t>35</w:t>
        </w:r>
        <w:r>
          <w:rPr>
            <w:noProof/>
            <w:webHidden/>
          </w:rPr>
          <w:fldChar w:fldCharType="end"/>
        </w:r>
      </w:hyperlink>
    </w:p>
    <w:p w14:paraId="09C99372" w14:textId="24169B24" w:rsidR="00C35BBD" w:rsidRDefault="00C35BBD">
      <w:pPr>
        <w:pStyle w:val="TDC3"/>
        <w:rPr>
          <w:rFonts w:asciiTheme="minorHAnsi" w:eastAsiaTheme="minorEastAsia" w:hAnsiTheme="minorHAnsi" w:cstheme="minorBidi"/>
          <w:noProof/>
          <w:color w:val="auto"/>
          <w:szCs w:val="22"/>
          <w:lang w:eastAsia="es-CL"/>
        </w:rPr>
      </w:pPr>
      <w:hyperlink w:anchor="_Toc526440718" w:history="1">
        <w:r w:rsidRPr="00360C65">
          <w:rPr>
            <w:rStyle w:val="Hipervnculo"/>
            <w:noProof/>
          </w:rPr>
          <w:t>3.4.2</w:t>
        </w:r>
        <w:r>
          <w:rPr>
            <w:rFonts w:asciiTheme="minorHAnsi" w:eastAsiaTheme="minorEastAsia" w:hAnsiTheme="minorHAnsi" w:cstheme="minorBidi"/>
            <w:noProof/>
            <w:color w:val="auto"/>
            <w:szCs w:val="22"/>
            <w:lang w:eastAsia="es-CL"/>
          </w:rPr>
          <w:tab/>
        </w:r>
        <w:r w:rsidRPr="00360C65">
          <w:rPr>
            <w:rStyle w:val="Hipervnculo"/>
            <w:noProof/>
          </w:rPr>
          <w:t>Cronograma de Implementación</w:t>
        </w:r>
        <w:r>
          <w:rPr>
            <w:noProof/>
            <w:webHidden/>
          </w:rPr>
          <w:tab/>
        </w:r>
        <w:r>
          <w:rPr>
            <w:noProof/>
            <w:webHidden/>
          </w:rPr>
          <w:fldChar w:fldCharType="begin"/>
        </w:r>
        <w:r>
          <w:rPr>
            <w:noProof/>
            <w:webHidden/>
          </w:rPr>
          <w:instrText xml:space="preserve"> PAGEREF _Toc526440718 \h </w:instrText>
        </w:r>
        <w:r>
          <w:rPr>
            <w:noProof/>
            <w:webHidden/>
          </w:rPr>
        </w:r>
        <w:r>
          <w:rPr>
            <w:noProof/>
            <w:webHidden/>
          </w:rPr>
          <w:fldChar w:fldCharType="separate"/>
        </w:r>
        <w:r>
          <w:rPr>
            <w:noProof/>
            <w:webHidden/>
          </w:rPr>
          <w:t>35</w:t>
        </w:r>
        <w:r>
          <w:rPr>
            <w:noProof/>
            <w:webHidden/>
          </w:rPr>
          <w:fldChar w:fldCharType="end"/>
        </w:r>
      </w:hyperlink>
    </w:p>
    <w:p w14:paraId="152A2807" w14:textId="7CE0114C" w:rsidR="00C35BBD" w:rsidRDefault="00C35BBD">
      <w:pPr>
        <w:pStyle w:val="TDC2"/>
        <w:rPr>
          <w:rFonts w:asciiTheme="minorHAnsi" w:eastAsiaTheme="minorEastAsia" w:hAnsiTheme="minorHAnsi" w:cstheme="minorBidi"/>
          <w:caps w:val="0"/>
          <w:noProof/>
          <w:color w:val="auto"/>
          <w:sz w:val="22"/>
          <w:lang w:eastAsia="es-CL"/>
        </w:rPr>
      </w:pPr>
      <w:hyperlink w:anchor="_Toc526440719" w:history="1">
        <w:r w:rsidRPr="00360C65">
          <w:rPr>
            <w:rStyle w:val="Hipervnculo"/>
            <w:noProof/>
          </w:rPr>
          <w:t>3.5</w:t>
        </w:r>
        <w:r>
          <w:rPr>
            <w:rFonts w:asciiTheme="minorHAnsi" w:eastAsiaTheme="minorEastAsia" w:hAnsiTheme="minorHAnsi" w:cstheme="minorBidi"/>
            <w:caps w:val="0"/>
            <w:noProof/>
            <w:color w:val="auto"/>
            <w:sz w:val="22"/>
            <w:lang w:eastAsia="es-CL"/>
          </w:rPr>
          <w:tab/>
        </w:r>
        <w:r w:rsidRPr="00360C65">
          <w:rPr>
            <w:rStyle w:val="Hipervnculo"/>
            <w:noProof/>
          </w:rPr>
          <w:t>Resultados</w:t>
        </w:r>
        <w:r>
          <w:rPr>
            <w:noProof/>
            <w:webHidden/>
          </w:rPr>
          <w:tab/>
        </w:r>
        <w:r>
          <w:rPr>
            <w:noProof/>
            <w:webHidden/>
          </w:rPr>
          <w:fldChar w:fldCharType="begin"/>
        </w:r>
        <w:r>
          <w:rPr>
            <w:noProof/>
            <w:webHidden/>
          </w:rPr>
          <w:instrText xml:space="preserve"> PAGEREF _Toc526440719 \h </w:instrText>
        </w:r>
        <w:r>
          <w:rPr>
            <w:noProof/>
            <w:webHidden/>
          </w:rPr>
        </w:r>
        <w:r>
          <w:rPr>
            <w:noProof/>
            <w:webHidden/>
          </w:rPr>
          <w:fldChar w:fldCharType="separate"/>
        </w:r>
        <w:r>
          <w:rPr>
            <w:noProof/>
            <w:webHidden/>
          </w:rPr>
          <w:t>35</w:t>
        </w:r>
        <w:r>
          <w:rPr>
            <w:noProof/>
            <w:webHidden/>
          </w:rPr>
          <w:fldChar w:fldCharType="end"/>
        </w:r>
      </w:hyperlink>
    </w:p>
    <w:p w14:paraId="0D4E5414" w14:textId="7C9B9180" w:rsidR="00C35BBD" w:rsidRDefault="00C35BBD">
      <w:pPr>
        <w:pStyle w:val="TDC1"/>
        <w:rPr>
          <w:rFonts w:asciiTheme="minorHAnsi" w:eastAsiaTheme="minorEastAsia" w:hAnsiTheme="minorHAnsi" w:cstheme="minorBidi"/>
          <w:b w:val="0"/>
          <w:caps w:val="0"/>
          <w:noProof/>
          <w:color w:val="auto"/>
          <w:sz w:val="22"/>
          <w:szCs w:val="22"/>
          <w:lang w:eastAsia="es-CL"/>
        </w:rPr>
      </w:pPr>
      <w:hyperlink w:anchor="_Toc526440720" w:history="1">
        <w:r w:rsidRPr="00360C65">
          <w:rPr>
            <w:rStyle w:val="Hipervnculo"/>
            <w:noProof/>
          </w:rPr>
          <w:t>Capítulo IV: Conclusiones</w:t>
        </w:r>
        <w:r>
          <w:rPr>
            <w:noProof/>
            <w:webHidden/>
          </w:rPr>
          <w:tab/>
        </w:r>
        <w:r>
          <w:rPr>
            <w:noProof/>
            <w:webHidden/>
          </w:rPr>
          <w:fldChar w:fldCharType="begin"/>
        </w:r>
        <w:r>
          <w:rPr>
            <w:noProof/>
            <w:webHidden/>
          </w:rPr>
          <w:instrText xml:space="preserve"> PAGEREF _Toc526440720 \h </w:instrText>
        </w:r>
        <w:r>
          <w:rPr>
            <w:noProof/>
            <w:webHidden/>
          </w:rPr>
        </w:r>
        <w:r>
          <w:rPr>
            <w:noProof/>
            <w:webHidden/>
          </w:rPr>
          <w:fldChar w:fldCharType="separate"/>
        </w:r>
        <w:r>
          <w:rPr>
            <w:noProof/>
            <w:webHidden/>
          </w:rPr>
          <w:t>36</w:t>
        </w:r>
        <w:r>
          <w:rPr>
            <w:noProof/>
            <w:webHidden/>
          </w:rPr>
          <w:fldChar w:fldCharType="end"/>
        </w:r>
      </w:hyperlink>
    </w:p>
    <w:p w14:paraId="10FC28B2" w14:textId="5E67FF5D" w:rsidR="00C35BBD" w:rsidRDefault="00C35BBD">
      <w:pPr>
        <w:pStyle w:val="TDC2"/>
        <w:rPr>
          <w:rFonts w:asciiTheme="minorHAnsi" w:eastAsiaTheme="minorEastAsia" w:hAnsiTheme="minorHAnsi" w:cstheme="minorBidi"/>
          <w:caps w:val="0"/>
          <w:noProof/>
          <w:color w:val="auto"/>
          <w:sz w:val="22"/>
          <w:lang w:eastAsia="es-CL"/>
        </w:rPr>
      </w:pPr>
      <w:hyperlink w:anchor="_Toc526440721" w:history="1">
        <w:r w:rsidRPr="00360C65">
          <w:rPr>
            <w:rStyle w:val="Hipervnculo"/>
            <w:noProof/>
          </w:rPr>
          <w:t>4.1</w:t>
        </w:r>
        <w:r>
          <w:rPr>
            <w:rFonts w:asciiTheme="minorHAnsi" w:eastAsiaTheme="minorEastAsia" w:hAnsiTheme="minorHAnsi" w:cstheme="minorBidi"/>
            <w:caps w:val="0"/>
            <w:noProof/>
            <w:color w:val="auto"/>
            <w:sz w:val="22"/>
            <w:lang w:eastAsia="es-CL"/>
          </w:rPr>
          <w:tab/>
        </w:r>
        <w:r w:rsidRPr="00360C65">
          <w:rPr>
            <w:rStyle w:val="Hipervnculo"/>
            <w:noProof/>
          </w:rPr>
          <w:t>Conclusiones</w:t>
        </w:r>
        <w:r>
          <w:rPr>
            <w:noProof/>
            <w:webHidden/>
          </w:rPr>
          <w:tab/>
        </w:r>
        <w:r>
          <w:rPr>
            <w:noProof/>
            <w:webHidden/>
          </w:rPr>
          <w:fldChar w:fldCharType="begin"/>
        </w:r>
        <w:r>
          <w:rPr>
            <w:noProof/>
            <w:webHidden/>
          </w:rPr>
          <w:instrText xml:space="preserve"> PAGEREF _Toc526440721 \h </w:instrText>
        </w:r>
        <w:r>
          <w:rPr>
            <w:noProof/>
            <w:webHidden/>
          </w:rPr>
        </w:r>
        <w:r>
          <w:rPr>
            <w:noProof/>
            <w:webHidden/>
          </w:rPr>
          <w:fldChar w:fldCharType="separate"/>
        </w:r>
        <w:r>
          <w:rPr>
            <w:noProof/>
            <w:webHidden/>
          </w:rPr>
          <w:t>36</w:t>
        </w:r>
        <w:r>
          <w:rPr>
            <w:noProof/>
            <w:webHidden/>
          </w:rPr>
          <w:fldChar w:fldCharType="end"/>
        </w:r>
      </w:hyperlink>
    </w:p>
    <w:p w14:paraId="34B1F0F2" w14:textId="19FE14C8" w:rsidR="00C35BBD" w:rsidRDefault="00C35BBD">
      <w:pPr>
        <w:pStyle w:val="TDC2"/>
        <w:rPr>
          <w:rFonts w:asciiTheme="minorHAnsi" w:eastAsiaTheme="minorEastAsia" w:hAnsiTheme="minorHAnsi" w:cstheme="minorBidi"/>
          <w:caps w:val="0"/>
          <w:noProof/>
          <w:color w:val="auto"/>
          <w:sz w:val="22"/>
          <w:lang w:eastAsia="es-CL"/>
        </w:rPr>
      </w:pPr>
      <w:hyperlink w:anchor="_Toc526440722" w:history="1">
        <w:r w:rsidRPr="00360C65">
          <w:rPr>
            <w:rStyle w:val="Hipervnculo"/>
            <w:noProof/>
          </w:rPr>
          <w:t>4.2</w:t>
        </w:r>
        <w:r>
          <w:rPr>
            <w:rFonts w:asciiTheme="minorHAnsi" w:eastAsiaTheme="minorEastAsia" w:hAnsiTheme="minorHAnsi" w:cstheme="minorBidi"/>
            <w:caps w:val="0"/>
            <w:noProof/>
            <w:color w:val="auto"/>
            <w:sz w:val="22"/>
            <w:lang w:eastAsia="es-CL"/>
          </w:rPr>
          <w:tab/>
        </w:r>
        <w:r w:rsidRPr="00360C65">
          <w:rPr>
            <w:rStyle w:val="Hipervnculo"/>
            <w:noProof/>
          </w:rPr>
          <w:t>Aporte</w:t>
        </w:r>
        <w:r>
          <w:rPr>
            <w:noProof/>
            <w:webHidden/>
          </w:rPr>
          <w:tab/>
        </w:r>
        <w:r>
          <w:rPr>
            <w:noProof/>
            <w:webHidden/>
          </w:rPr>
          <w:fldChar w:fldCharType="begin"/>
        </w:r>
        <w:r>
          <w:rPr>
            <w:noProof/>
            <w:webHidden/>
          </w:rPr>
          <w:instrText xml:space="preserve"> PAGEREF _Toc526440722 \h </w:instrText>
        </w:r>
        <w:r>
          <w:rPr>
            <w:noProof/>
            <w:webHidden/>
          </w:rPr>
        </w:r>
        <w:r>
          <w:rPr>
            <w:noProof/>
            <w:webHidden/>
          </w:rPr>
          <w:fldChar w:fldCharType="separate"/>
        </w:r>
        <w:r>
          <w:rPr>
            <w:noProof/>
            <w:webHidden/>
          </w:rPr>
          <w:t>36</w:t>
        </w:r>
        <w:r>
          <w:rPr>
            <w:noProof/>
            <w:webHidden/>
          </w:rPr>
          <w:fldChar w:fldCharType="end"/>
        </w:r>
      </w:hyperlink>
    </w:p>
    <w:p w14:paraId="29753F8E" w14:textId="19DB938B" w:rsidR="00C35BBD" w:rsidRDefault="00C35BBD">
      <w:pPr>
        <w:pStyle w:val="TDC1"/>
        <w:rPr>
          <w:rFonts w:asciiTheme="minorHAnsi" w:eastAsiaTheme="minorEastAsia" w:hAnsiTheme="minorHAnsi" w:cstheme="minorBidi"/>
          <w:b w:val="0"/>
          <w:caps w:val="0"/>
          <w:noProof/>
          <w:color w:val="auto"/>
          <w:sz w:val="22"/>
          <w:szCs w:val="22"/>
          <w:lang w:eastAsia="es-CL"/>
        </w:rPr>
      </w:pPr>
      <w:hyperlink w:anchor="_Toc526440723" w:history="1">
        <w:r w:rsidRPr="00360C65">
          <w:rPr>
            <w:rStyle w:val="Hipervnculo"/>
            <w:noProof/>
          </w:rPr>
          <w:t>Capítulo V: Bibliografía</w:t>
        </w:r>
        <w:r>
          <w:rPr>
            <w:noProof/>
            <w:webHidden/>
          </w:rPr>
          <w:tab/>
        </w:r>
        <w:r>
          <w:rPr>
            <w:noProof/>
            <w:webHidden/>
          </w:rPr>
          <w:fldChar w:fldCharType="begin"/>
        </w:r>
        <w:r>
          <w:rPr>
            <w:noProof/>
            <w:webHidden/>
          </w:rPr>
          <w:instrText xml:space="preserve"> PAGEREF _Toc526440723 \h </w:instrText>
        </w:r>
        <w:r>
          <w:rPr>
            <w:noProof/>
            <w:webHidden/>
          </w:rPr>
        </w:r>
        <w:r>
          <w:rPr>
            <w:noProof/>
            <w:webHidden/>
          </w:rPr>
          <w:fldChar w:fldCharType="separate"/>
        </w:r>
        <w:r>
          <w:rPr>
            <w:noProof/>
            <w:webHidden/>
          </w:rPr>
          <w:t>37</w:t>
        </w:r>
        <w:r>
          <w:rPr>
            <w:noProof/>
            <w:webHidden/>
          </w:rPr>
          <w:fldChar w:fldCharType="end"/>
        </w:r>
      </w:hyperlink>
    </w:p>
    <w:p w14:paraId="1213FF4C" w14:textId="1DF1457A" w:rsidR="00C35BBD" w:rsidRDefault="00C35BBD">
      <w:pPr>
        <w:pStyle w:val="TDC2"/>
        <w:rPr>
          <w:rFonts w:asciiTheme="minorHAnsi" w:eastAsiaTheme="minorEastAsia" w:hAnsiTheme="minorHAnsi" w:cstheme="minorBidi"/>
          <w:caps w:val="0"/>
          <w:noProof/>
          <w:color w:val="auto"/>
          <w:sz w:val="22"/>
          <w:lang w:eastAsia="es-CL"/>
        </w:rPr>
      </w:pPr>
      <w:hyperlink w:anchor="_Toc526440724" w:history="1">
        <w:r w:rsidRPr="00360C65">
          <w:rPr>
            <w:rStyle w:val="Hipervnculo"/>
            <w:noProof/>
          </w:rPr>
          <w:t>5.1</w:t>
        </w:r>
        <w:r>
          <w:rPr>
            <w:rFonts w:asciiTheme="minorHAnsi" w:eastAsiaTheme="minorEastAsia" w:hAnsiTheme="minorHAnsi" w:cstheme="minorBidi"/>
            <w:caps w:val="0"/>
            <w:noProof/>
            <w:color w:val="auto"/>
            <w:sz w:val="22"/>
            <w:lang w:eastAsia="es-CL"/>
          </w:rPr>
          <w:tab/>
        </w:r>
        <w:r w:rsidRPr="00360C65">
          <w:rPr>
            <w:rStyle w:val="Hipervnculo"/>
            <w:noProof/>
          </w:rPr>
          <w:t>Bibliografía</w:t>
        </w:r>
        <w:r>
          <w:rPr>
            <w:noProof/>
            <w:webHidden/>
          </w:rPr>
          <w:tab/>
        </w:r>
        <w:r>
          <w:rPr>
            <w:noProof/>
            <w:webHidden/>
          </w:rPr>
          <w:fldChar w:fldCharType="begin"/>
        </w:r>
        <w:r>
          <w:rPr>
            <w:noProof/>
            <w:webHidden/>
          </w:rPr>
          <w:instrText xml:space="preserve"> PAGEREF _Toc526440724 \h </w:instrText>
        </w:r>
        <w:r>
          <w:rPr>
            <w:noProof/>
            <w:webHidden/>
          </w:rPr>
        </w:r>
        <w:r>
          <w:rPr>
            <w:noProof/>
            <w:webHidden/>
          </w:rPr>
          <w:fldChar w:fldCharType="separate"/>
        </w:r>
        <w:r>
          <w:rPr>
            <w:noProof/>
            <w:webHidden/>
          </w:rPr>
          <w:t>37</w:t>
        </w:r>
        <w:r>
          <w:rPr>
            <w:noProof/>
            <w:webHidden/>
          </w:rPr>
          <w:fldChar w:fldCharType="end"/>
        </w:r>
      </w:hyperlink>
    </w:p>
    <w:p w14:paraId="2435B421" w14:textId="5DE52342" w:rsidR="00C35BBD" w:rsidRDefault="00C35BBD">
      <w:pPr>
        <w:pStyle w:val="TDC2"/>
        <w:rPr>
          <w:rFonts w:asciiTheme="minorHAnsi" w:eastAsiaTheme="minorEastAsia" w:hAnsiTheme="minorHAnsi" w:cstheme="minorBidi"/>
          <w:caps w:val="0"/>
          <w:noProof/>
          <w:color w:val="auto"/>
          <w:sz w:val="22"/>
          <w:lang w:eastAsia="es-CL"/>
        </w:rPr>
      </w:pPr>
      <w:hyperlink w:anchor="_Toc526440725" w:history="1">
        <w:r w:rsidRPr="00360C65">
          <w:rPr>
            <w:rStyle w:val="Hipervnculo"/>
            <w:noProof/>
          </w:rPr>
          <w:t>5.2</w:t>
        </w:r>
        <w:r>
          <w:rPr>
            <w:rFonts w:asciiTheme="minorHAnsi" w:eastAsiaTheme="minorEastAsia" w:hAnsiTheme="minorHAnsi" w:cstheme="minorBidi"/>
            <w:caps w:val="0"/>
            <w:noProof/>
            <w:color w:val="auto"/>
            <w:sz w:val="22"/>
            <w:lang w:eastAsia="es-CL"/>
          </w:rPr>
          <w:tab/>
        </w:r>
        <w:r w:rsidRPr="00360C65">
          <w:rPr>
            <w:rStyle w:val="Hipervnculo"/>
            <w:noProof/>
          </w:rPr>
          <w:t>Fuentes de Información</w:t>
        </w:r>
        <w:r>
          <w:rPr>
            <w:noProof/>
            <w:webHidden/>
          </w:rPr>
          <w:tab/>
        </w:r>
        <w:r>
          <w:rPr>
            <w:noProof/>
            <w:webHidden/>
          </w:rPr>
          <w:fldChar w:fldCharType="begin"/>
        </w:r>
        <w:r>
          <w:rPr>
            <w:noProof/>
            <w:webHidden/>
          </w:rPr>
          <w:instrText xml:space="preserve"> PAGEREF _Toc526440725 \h </w:instrText>
        </w:r>
        <w:r>
          <w:rPr>
            <w:noProof/>
            <w:webHidden/>
          </w:rPr>
        </w:r>
        <w:r>
          <w:rPr>
            <w:noProof/>
            <w:webHidden/>
          </w:rPr>
          <w:fldChar w:fldCharType="separate"/>
        </w:r>
        <w:r>
          <w:rPr>
            <w:noProof/>
            <w:webHidden/>
          </w:rPr>
          <w:t>38</w:t>
        </w:r>
        <w:r>
          <w:rPr>
            <w:noProof/>
            <w:webHidden/>
          </w:rPr>
          <w:fldChar w:fldCharType="end"/>
        </w:r>
      </w:hyperlink>
    </w:p>
    <w:p w14:paraId="3B4C29F2" w14:textId="0E7815BE" w:rsidR="00C35BBD" w:rsidRDefault="00C35BBD">
      <w:pPr>
        <w:pStyle w:val="TDC1"/>
        <w:rPr>
          <w:rFonts w:asciiTheme="minorHAnsi" w:eastAsiaTheme="minorEastAsia" w:hAnsiTheme="minorHAnsi" w:cstheme="minorBidi"/>
          <w:b w:val="0"/>
          <w:caps w:val="0"/>
          <w:noProof/>
          <w:color w:val="auto"/>
          <w:sz w:val="22"/>
          <w:szCs w:val="22"/>
          <w:lang w:eastAsia="es-CL"/>
        </w:rPr>
      </w:pPr>
      <w:hyperlink w:anchor="_Toc526440726" w:history="1">
        <w:r w:rsidRPr="00360C65">
          <w:rPr>
            <w:rStyle w:val="Hipervnculo"/>
            <w:noProof/>
          </w:rPr>
          <w:t>Capítulo VI: Anexos</w:t>
        </w:r>
        <w:r>
          <w:rPr>
            <w:noProof/>
            <w:webHidden/>
          </w:rPr>
          <w:tab/>
        </w:r>
        <w:r>
          <w:rPr>
            <w:noProof/>
            <w:webHidden/>
          </w:rPr>
          <w:fldChar w:fldCharType="begin"/>
        </w:r>
        <w:r>
          <w:rPr>
            <w:noProof/>
            <w:webHidden/>
          </w:rPr>
          <w:instrText xml:space="preserve"> PAGEREF _Toc526440726 \h </w:instrText>
        </w:r>
        <w:r>
          <w:rPr>
            <w:noProof/>
            <w:webHidden/>
          </w:rPr>
        </w:r>
        <w:r>
          <w:rPr>
            <w:noProof/>
            <w:webHidden/>
          </w:rPr>
          <w:fldChar w:fldCharType="separate"/>
        </w:r>
        <w:r>
          <w:rPr>
            <w:noProof/>
            <w:webHidden/>
          </w:rPr>
          <w:t>39</w:t>
        </w:r>
        <w:r>
          <w:rPr>
            <w:noProof/>
            <w:webHidden/>
          </w:rPr>
          <w:fldChar w:fldCharType="end"/>
        </w:r>
      </w:hyperlink>
    </w:p>
    <w:p w14:paraId="586AD984" w14:textId="3A523A0C"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6440685"/>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6440686"/>
      <w:r w:rsidRPr="008D7292">
        <w:t>Generalidades</w:t>
      </w:r>
      <w:bookmarkEnd w:id="11"/>
      <w:bookmarkEnd w:id="12"/>
    </w:p>
    <w:p w14:paraId="61B3B7D4" w14:textId="500955DA" w:rsidR="00D873C5" w:rsidRPr="008344E8" w:rsidRDefault="008344E8" w:rsidP="008344E8">
      <w:r>
        <w:t>Actualmente 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cual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6440687"/>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6440688"/>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6DE595FE"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6440689"/>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Default="006E3D8E" w:rsidP="002B0CEA">
      <w:pPr>
        <w:pStyle w:val="Ttulolibre"/>
        <w:rPr>
          <w:i/>
        </w:rPr>
      </w:pPr>
    </w:p>
    <w:p w14:paraId="5C4CA288" w14:textId="19AD1982" w:rsidR="001C66FA" w:rsidRPr="003855BE" w:rsidRDefault="001C66FA" w:rsidP="003855BE">
      <w:pPr>
        <w:pStyle w:val="Ttulolibre"/>
        <w:numPr>
          <w:ilvl w:val="0"/>
          <w:numId w:val="41"/>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3855BE">
      <w:pPr>
        <w:pStyle w:val="Ttulolibre"/>
        <w:numPr>
          <w:ilvl w:val="0"/>
          <w:numId w:val="41"/>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3855BE">
      <w:pPr>
        <w:pStyle w:val="Ttulolibre"/>
        <w:numPr>
          <w:ilvl w:val="0"/>
          <w:numId w:val="41"/>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3855BE">
      <w:pPr>
        <w:pStyle w:val="Ttulolibre"/>
        <w:numPr>
          <w:ilvl w:val="0"/>
          <w:numId w:val="41"/>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3855BE">
      <w:pPr>
        <w:pStyle w:val="Ttulolibre"/>
        <w:numPr>
          <w:ilvl w:val="0"/>
          <w:numId w:val="41"/>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3855BE">
      <w:pPr>
        <w:pStyle w:val="Ttulolibre"/>
        <w:numPr>
          <w:ilvl w:val="0"/>
          <w:numId w:val="41"/>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proofErr w:type="gramStart"/>
      <w:r w:rsidR="00C174B0" w:rsidRPr="00C174B0">
        <w:rPr>
          <w:i/>
          <w:noProof/>
        </w:rPr>
        <w:t>(</w:t>
      </w:r>
      <w:proofErr w:type="gramEnd"/>
      <w:r w:rsidR="00C174B0" w:rsidRPr="00C174B0">
        <w:rPr>
          <w:i/>
          <w:noProof/>
        </w:rPr>
        <w:t>ZOFRI S.A., 2017)</w:t>
      </w:r>
    </w:p>
    <w:p w14:paraId="732DD2E9" w14:textId="400130F3" w:rsidR="00064717" w:rsidRDefault="00064717" w:rsidP="0067382B"/>
    <w:p w14:paraId="08BFC14F" w14:textId="08921CEA" w:rsidR="00064717" w:rsidRDefault="00064717" w:rsidP="00A10FCD">
      <w:pPr>
        <w:pStyle w:val="Ttulo3"/>
      </w:pPr>
      <w:r>
        <w:br w:type="page"/>
      </w:r>
      <w:bookmarkStart w:id="17" w:name="_Toc526440690"/>
      <w:r w:rsidR="00A10FCD">
        <w:lastRenderedPageBreak/>
        <w:t>Dotación</w:t>
      </w:r>
      <w:bookmarkEnd w:id="17"/>
    </w:p>
    <w:p w14:paraId="29FEA987" w14:textId="77777777" w:rsidR="00FF7538" w:rsidRDefault="00EA424B" w:rsidP="003C5F48">
      <w:r>
        <w:t>La siguiente información</w:t>
      </w:r>
      <w:r w:rsidR="001F465D">
        <w:t xml:space="preserve"> se encuentra disponible y publicada en el portal de transparencia de ZOFRI S.A. (</w:t>
      </w:r>
      <w:hyperlink r:id="rId9" w:history="1">
        <w:r w:rsidR="001F465D" w:rsidRPr="00230ED3">
          <w:rPr>
            <w:rStyle w:val="Hipervnculo"/>
          </w:rPr>
          <w:t>https://www.zofri.cl/transparencia/</w:t>
        </w:r>
      </w:hyperlink>
      <w:r w:rsidR="001F465D">
        <w:t>)</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5DCA6CF"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 los siguientes:</w:t>
      </w:r>
    </w:p>
    <w:p w14:paraId="2CF839B4" w14:textId="77777777" w:rsidR="00166500" w:rsidRDefault="00166500" w:rsidP="003C5F48"/>
    <w:tbl>
      <w:tblPr>
        <w:tblStyle w:val="Tablaconcuadrcula"/>
        <w:tblW w:w="8421" w:type="dxa"/>
        <w:tblLook w:val="04A0" w:firstRow="1" w:lastRow="0" w:firstColumn="1" w:lastColumn="0" w:noHBand="0" w:noVBand="1"/>
      </w:tblPr>
      <w:tblGrid>
        <w:gridCol w:w="2184"/>
        <w:gridCol w:w="3543"/>
        <w:gridCol w:w="2694"/>
      </w:tblGrid>
      <w:tr w:rsidR="003B0BDA" w:rsidRPr="001E3702" w14:paraId="17D4F38F" w14:textId="4720DEB4" w:rsidTr="003B0BDA">
        <w:tc>
          <w:tcPr>
            <w:tcW w:w="2184" w:type="dxa"/>
            <w:shd w:val="clear" w:color="auto" w:fill="D9E2F3" w:themeFill="accent1" w:themeFillTint="33"/>
            <w:tcMar>
              <w:top w:w="57" w:type="dxa"/>
              <w:left w:w="57" w:type="dxa"/>
              <w:bottom w:w="57" w:type="dxa"/>
              <w:right w:w="57" w:type="dxa"/>
            </w:tcMar>
            <w:vAlign w:val="center"/>
          </w:tcPr>
          <w:p w14:paraId="25BC7178" w14:textId="07361A10" w:rsidR="003B0BDA" w:rsidRPr="001E3702" w:rsidRDefault="003B0BDA" w:rsidP="00036B15">
            <w:pPr>
              <w:spacing w:line="240" w:lineRule="auto"/>
              <w:jc w:val="left"/>
              <w:rPr>
                <w:b/>
              </w:rPr>
            </w:pPr>
            <w:r w:rsidRPr="001E3702">
              <w:rPr>
                <w:b/>
              </w:rPr>
              <w:t>Cargo</w:t>
            </w:r>
          </w:p>
        </w:tc>
        <w:tc>
          <w:tcPr>
            <w:tcW w:w="3543" w:type="dxa"/>
            <w:shd w:val="clear" w:color="auto" w:fill="D9E2F3" w:themeFill="accent1" w:themeFillTint="33"/>
            <w:tcMar>
              <w:top w:w="57" w:type="dxa"/>
              <w:left w:w="57" w:type="dxa"/>
              <w:bottom w:w="57" w:type="dxa"/>
              <w:right w:w="57" w:type="dxa"/>
            </w:tcMar>
            <w:vAlign w:val="center"/>
          </w:tcPr>
          <w:p w14:paraId="4959DF36" w14:textId="645369C9" w:rsidR="003B0BDA" w:rsidRPr="001E3702" w:rsidRDefault="003B0BDA" w:rsidP="00036B15">
            <w:pPr>
              <w:spacing w:line="240" w:lineRule="auto"/>
              <w:jc w:val="left"/>
              <w:rPr>
                <w:b/>
              </w:rPr>
            </w:pPr>
            <w:r w:rsidRPr="001E3702">
              <w:rPr>
                <w:b/>
              </w:rPr>
              <w:t>Nombre</w:t>
            </w:r>
          </w:p>
        </w:tc>
        <w:tc>
          <w:tcPr>
            <w:tcW w:w="2694" w:type="dxa"/>
            <w:shd w:val="clear" w:color="auto" w:fill="D9E2F3" w:themeFill="accent1" w:themeFillTint="33"/>
            <w:tcMar>
              <w:top w:w="57" w:type="dxa"/>
              <w:left w:w="57" w:type="dxa"/>
              <w:bottom w:w="57" w:type="dxa"/>
              <w:right w:w="57" w:type="dxa"/>
            </w:tcMar>
            <w:vAlign w:val="center"/>
          </w:tcPr>
          <w:p w14:paraId="530C8418" w14:textId="42ABAEE3" w:rsidR="003B0BDA" w:rsidRPr="001E3702" w:rsidRDefault="003B0BDA" w:rsidP="00036B15">
            <w:pPr>
              <w:spacing w:line="240" w:lineRule="auto"/>
              <w:jc w:val="left"/>
              <w:rPr>
                <w:b/>
              </w:rPr>
            </w:pPr>
            <w:r w:rsidRPr="001E3702">
              <w:rPr>
                <w:b/>
              </w:rPr>
              <w:t>Profesión</w:t>
            </w:r>
          </w:p>
        </w:tc>
      </w:tr>
      <w:tr w:rsidR="003B0BDA" w14:paraId="3520DCCA" w14:textId="22346B5B" w:rsidTr="00D4277D">
        <w:trPr>
          <w:trHeight w:val="454"/>
        </w:trPr>
        <w:tc>
          <w:tcPr>
            <w:tcW w:w="2184" w:type="dxa"/>
            <w:tcMar>
              <w:top w:w="57" w:type="dxa"/>
              <w:left w:w="57" w:type="dxa"/>
              <w:bottom w:w="57" w:type="dxa"/>
              <w:right w:w="57" w:type="dxa"/>
            </w:tcMar>
            <w:vAlign w:val="center"/>
          </w:tcPr>
          <w:p w14:paraId="4580E70D" w14:textId="5BB4B950" w:rsidR="003B0BDA" w:rsidRDefault="003B0BDA" w:rsidP="00036B15">
            <w:pPr>
              <w:spacing w:line="240" w:lineRule="auto"/>
              <w:jc w:val="left"/>
            </w:pPr>
            <w:r>
              <w:t>Presidente</w:t>
            </w:r>
          </w:p>
        </w:tc>
        <w:tc>
          <w:tcPr>
            <w:tcW w:w="3543" w:type="dxa"/>
            <w:tcMar>
              <w:top w:w="57" w:type="dxa"/>
              <w:left w:w="57" w:type="dxa"/>
              <w:bottom w:w="57" w:type="dxa"/>
              <w:right w:w="57" w:type="dxa"/>
            </w:tcMar>
            <w:vAlign w:val="center"/>
          </w:tcPr>
          <w:p w14:paraId="7D2CA773" w14:textId="72CC4E57" w:rsidR="003B0BDA" w:rsidRDefault="003B0BDA" w:rsidP="00036B15">
            <w:pPr>
              <w:spacing w:line="240" w:lineRule="auto"/>
              <w:jc w:val="left"/>
            </w:pPr>
            <w:r>
              <w:t xml:space="preserve">Vladimir </w:t>
            </w:r>
            <w:proofErr w:type="spellStart"/>
            <w:r>
              <w:t>Sciaraffia</w:t>
            </w:r>
            <w:proofErr w:type="spellEnd"/>
            <w:r>
              <w:t xml:space="preserve"> V.</w:t>
            </w:r>
          </w:p>
        </w:tc>
        <w:tc>
          <w:tcPr>
            <w:tcW w:w="2694" w:type="dxa"/>
            <w:tcMar>
              <w:top w:w="57" w:type="dxa"/>
              <w:left w:w="57" w:type="dxa"/>
              <w:bottom w:w="57" w:type="dxa"/>
              <w:right w:w="57" w:type="dxa"/>
            </w:tcMar>
            <w:vAlign w:val="center"/>
          </w:tcPr>
          <w:p w14:paraId="50074558" w14:textId="4A39CFFE" w:rsidR="003B0BDA" w:rsidRDefault="003B0BDA" w:rsidP="00036B15">
            <w:pPr>
              <w:spacing w:line="240" w:lineRule="auto"/>
              <w:jc w:val="left"/>
            </w:pPr>
            <w:r>
              <w:t>Arquitecto</w:t>
            </w:r>
          </w:p>
        </w:tc>
      </w:tr>
      <w:tr w:rsidR="003B0BDA" w14:paraId="1FD9C4B6" w14:textId="41FC1F27" w:rsidTr="00D4277D">
        <w:trPr>
          <w:trHeight w:val="434"/>
        </w:trPr>
        <w:tc>
          <w:tcPr>
            <w:tcW w:w="2184" w:type="dxa"/>
            <w:tcMar>
              <w:top w:w="57" w:type="dxa"/>
              <w:left w:w="57" w:type="dxa"/>
              <w:bottom w:w="57" w:type="dxa"/>
              <w:right w:w="57" w:type="dxa"/>
            </w:tcMar>
            <w:vAlign w:val="center"/>
          </w:tcPr>
          <w:p w14:paraId="7E10D5AF" w14:textId="6AE5117D" w:rsidR="003B0BDA" w:rsidRDefault="003B0BDA" w:rsidP="00036B15">
            <w:pPr>
              <w:spacing w:line="240" w:lineRule="auto"/>
              <w:jc w:val="left"/>
            </w:pPr>
            <w:r>
              <w:t>Vicepresidenta</w:t>
            </w:r>
          </w:p>
        </w:tc>
        <w:tc>
          <w:tcPr>
            <w:tcW w:w="3543" w:type="dxa"/>
            <w:tcMar>
              <w:top w:w="57" w:type="dxa"/>
              <w:left w:w="57" w:type="dxa"/>
              <w:bottom w:w="57" w:type="dxa"/>
              <w:right w:w="57" w:type="dxa"/>
            </w:tcMar>
            <w:vAlign w:val="center"/>
          </w:tcPr>
          <w:p w14:paraId="66E2A4D1" w14:textId="5DEFC945" w:rsidR="003B0BDA" w:rsidRDefault="003B0BDA" w:rsidP="00036B15">
            <w:pPr>
              <w:spacing w:line="240" w:lineRule="auto"/>
              <w:jc w:val="left"/>
            </w:pPr>
            <w:r>
              <w:t xml:space="preserve">Paola </w:t>
            </w:r>
            <w:proofErr w:type="spellStart"/>
            <w:r>
              <w:t>Bruzzone</w:t>
            </w:r>
            <w:proofErr w:type="spellEnd"/>
            <w:r>
              <w:t xml:space="preserve"> G.</w:t>
            </w:r>
          </w:p>
        </w:tc>
        <w:tc>
          <w:tcPr>
            <w:tcW w:w="2694" w:type="dxa"/>
            <w:tcMar>
              <w:top w:w="57" w:type="dxa"/>
              <w:left w:w="57" w:type="dxa"/>
              <w:bottom w:w="57" w:type="dxa"/>
              <w:right w:w="57" w:type="dxa"/>
            </w:tcMar>
            <w:vAlign w:val="center"/>
          </w:tcPr>
          <w:p w14:paraId="00440160" w14:textId="2B3AAAA0" w:rsidR="003B0BDA" w:rsidRDefault="003B0BDA" w:rsidP="00036B15">
            <w:pPr>
              <w:spacing w:line="240" w:lineRule="auto"/>
              <w:jc w:val="left"/>
            </w:pPr>
            <w:r>
              <w:t>Abogada</w:t>
            </w:r>
          </w:p>
        </w:tc>
      </w:tr>
      <w:tr w:rsidR="003B0BDA" w14:paraId="2D394E74" w14:textId="4BF56A0F" w:rsidTr="00D4277D">
        <w:trPr>
          <w:trHeight w:val="443"/>
        </w:trPr>
        <w:tc>
          <w:tcPr>
            <w:tcW w:w="2184" w:type="dxa"/>
            <w:tcMar>
              <w:top w:w="57" w:type="dxa"/>
              <w:left w:w="57" w:type="dxa"/>
              <w:bottom w:w="57" w:type="dxa"/>
              <w:right w:w="57" w:type="dxa"/>
            </w:tcMar>
            <w:vAlign w:val="center"/>
          </w:tcPr>
          <w:p w14:paraId="6FC31E8C" w14:textId="3C1A0018" w:rsidR="003B0BDA" w:rsidRDefault="003B0BDA" w:rsidP="00036B15">
            <w:pPr>
              <w:spacing w:line="240" w:lineRule="auto"/>
              <w:jc w:val="left"/>
            </w:pPr>
            <w:r>
              <w:t>Directora</w:t>
            </w:r>
          </w:p>
        </w:tc>
        <w:tc>
          <w:tcPr>
            <w:tcW w:w="3543" w:type="dxa"/>
            <w:tcMar>
              <w:top w:w="57" w:type="dxa"/>
              <w:left w:w="57" w:type="dxa"/>
              <w:bottom w:w="57" w:type="dxa"/>
              <w:right w:w="57" w:type="dxa"/>
            </w:tcMar>
            <w:vAlign w:val="center"/>
          </w:tcPr>
          <w:p w14:paraId="2B77C7D0" w14:textId="6F3EE4FB" w:rsidR="003B0BDA" w:rsidRDefault="003B0BDA" w:rsidP="00036B15">
            <w:pPr>
              <w:spacing w:line="240" w:lineRule="auto"/>
              <w:jc w:val="left"/>
            </w:pPr>
            <w:r>
              <w:t>Adriana Tapia C.</w:t>
            </w:r>
          </w:p>
        </w:tc>
        <w:tc>
          <w:tcPr>
            <w:tcW w:w="2694" w:type="dxa"/>
            <w:tcMar>
              <w:top w:w="57" w:type="dxa"/>
              <w:left w:w="57" w:type="dxa"/>
              <w:bottom w:w="57" w:type="dxa"/>
              <w:right w:w="57" w:type="dxa"/>
            </w:tcMar>
            <w:vAlign w:val="center"/>
          </w:tcPr>
          <w:p w14:paraId="20F2A568" w14:textId="720954C0" w:rsidR="003B0BDA" w:rsidRDefault="003B0BDA" w:rsidP="00036B15">
            <w:pPr>
              <w:spacing w:line="240" w:lineRule="auto"/>
              <w:jc w:val="left"/>
            </w:pPr>
            <w:r>
              <w:t>Médico Cirujano</w:t>
            </w:r>
          </w:p>
        </w:tc>
      </w:tr>
      <w:tr w:rsidR="003B0BDA" w14:paraId="57828458" w14:textId="17C0547C" w:rsidTr="003B0BDA">
        <w:tc>
          <w:tcPr>
            <w:tcW w:w="2184" w:type="dxa"/>
            <w:tcMar>
              <w:top w:w="57" w:type="dxa"/>
              <w:left w:w="57" w:type="dxa"/>
              <w:bottom w:w="57" w:type="dxa"/>
              <w:right w:w="57" w:type="dxa"/>
            </w:tcMar>
            <w:vAlign w:val="center"/>
          </w:tcPr>
          <w:p w14:paraId="74E2F796" w14:textId="577AE377"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2412057" w14:textId="3321FFA2" w:rsidR="003B0BDA" w:rsidRDefault="003B0BDA" w:rsidP="00036B15">
            <w:pPr>
              <w:spacing w:line="240" w:lineRule="auto"/>
              <w:jc w:val="left"/>
            </w:pPr>
            <w:r w:rsidRPr="00472443">
              <w:t xml:space="preserve">Gonzalo de Urruticoechea </w:t>
            </w:r>
            <w:r>
              <w:t>S.</w:t>
            </w:r>
          </w:p>
        </w:tc>
        <w:tc>
          <w:tcPr>
            <w:tcW w:w="2694" w:type="dxa"/>
            <w:tcMar>
              <w:top w:w="57" w:type="dxa"/>
              <w:left w:w="57" w:type="dxa"/>
              <w:bottom w:w="57" w:type="dxa"/>
              <w:right w:w="57" w:type="dxa"/>
            </w:tcMar>
            <w:vAlign w:val="center"/>
          </w:tcPr>
          <w:p w14:paraId="4875DA62" w14:textId="7CB3957A" w:rsidR="003B0BDA" w:rsidRDefault="003B0BDA" w:rsidP="00036B15">
            <w:pPr>
              <w:spacing w:line="240" w:lineRule="auto"/>
              <w:jc w:val="left"/>
            </w:pPr>
            <w:r>
              <w:t>Administrador de Empresas</w:t>
            </w:r>
          </w:p>
        </w:tc>
      </w:tr>
      <w:tr w:rsidR="003B0BDA" w14:paraId="3B8E9532" w14:textId="6C47CA6D" w:rsidTr="00D4277D">
        <w:trPr>
          <w:trHeight w:val="474"/>
        </w:trPr>
        <w:tc>
          <w:tcPr>
            <w:tcW w:w="2184" w:type="dxa"/>
            <w:tcMar>
              <w:top w:w="57" w:type="dxa"/>
              <w:left w:w="57" w:type="dxa"/>
              <w:bottom w:w="57" w:type="dxa"/>
              <w:right w:w="57" w:type="dxa"/>
            </w:tcMar>
            <w:vAlign w:val="center"/>
          </w:tcPr>
          <w:p w14:paraId="5DB3E211" w14:textId="2CA76E06"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58F49F42" w14:textId="780DC95A" w:rsidR="003B0BDA" w:rsidRDefault="003B0BDA" w:rsidP="00036B15">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tcMar>
              <w:top w:w="57" w:type="dxa"/>
              <w:left w:w="57" w:type="dxa"/>
              <w:bottom w:w="57" w:type="dxa"/>
              <w:right w:w="57" w:type="dxa"/>
            </w:tcMar>
            <w:vAlign w:val="center"/>
          </w:tcPr>
          <w:p w14:paraId="192D95DC" w14:textId="2867907D" w:rsidR="003B0BDA" w:rsidRDefault="003B0BDA" w:rsidP="00036B15">
            <w:pPr>
              <w:spacing w:line="240" w:lineRule="auto"/>
              <w:jc w:val="left"/>
            </w:pPr>
            <w:r>
              <w:t>Abogado</w:t>
            </w:r>
          </w:p>
        </w:tc>
      </w:tr>
      <w:tr w:rsidR="003B0BDA" w14:paraId="3B0464B2" w14:textId="04DADFE2" w:rsidTr="00D4277D">
        <w:trPr>
          <w:trHeight w:val="596"/>
        </w:trPr>
        <w:tc>
          <w:tcPr>
            <w:tcW w:w="2184" w:type="dxa"/>
            <w:tcMar>
              <w:top w:w="57" w:type="dxa"/>
              <w:left w:w="57" w:type="dxa"/>
              <w:bottom w:w="57" w:type="dxa"/>
              <w:right w:w="57" w:type="dxa"/>
            </w:tcMar>
            <w:vAlign w:val="center"/>
          </w:tcPr>
          <w:p w14:paraId="2991803C" w14:textId="50A7EF8C"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DF13ED6" w14:textId="48DE6CC4" w:rsidR="003B0BDA" w:rsidRDefault="003B0BDA" w:rsidP="00036B15">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tcMar>
              <w:top w:w="57" w:type="dxa"/>
              <w:left w:w="57" w:type="dxa"/>
              <w:bottom w:w="57" w:type="dxa"/>
              <w:right w:w="57" w:type="dxa"/>
            </w:tcMar>
            <w:vAlign w:val="center"/>
          </w:tcPr>
          <w:p w14:paraId="5BCB951A" w14:textId="7691134A" w:rsidR="003B0BDA" w:rsidRDefault="003B0BDA" w:rsidP="00036B15">
            <w:pPr>
              <w:spacing w:line="240" w:lineRule="auto"/>
              <w:jc w:val="left"/>
            </w:pPr>
            <w:r>
              <w:t>Ingeniero Comercial</w:t>
            </w:r>
          </w:p>
        </w:tc>
      </w:tr>
      <w:tr w:rsidR="003B0BDA" w14:paraId="19B748E1" w14:textId="2C23E289" w:rsidTr="003B0BDA">
        <w:tc>
          <w:tcPr>
            <w:tcW w:w="2184" w:type="dxa"/>
            <w:tcMar>
              <w:top w:w="57" w:type="dxa"/>
              <w:left w:w="57" w:type="dxa"/>
              <w:bottom w:w="57" w:type="dxa"/>
              <w:right w:w="57" w:type="dxa"/>
            </w:tcMar>
            <w:vAlign w:val="center"/>
          </w:tcPr>
          <w:p w14:paraId="040896AC" w14:textId="332B5AA2" w:rsidR="003B0BDA" w:rsidRDefault="003B0BDA" w:rsidP="00036B15">
            <w:pPr>
              <w:spacing w:line="240" w:lineRule="auto"/>
              <w:jc w:val="left"/>
            </w:pPr>
            <w:r>
              <w:t>Director (Independiente)</w:t>
            </w:r>
          </w:p>
        </w:tc>
        <w:tc>
          <w:tcPr>
            <w:tcW w:w="3543" w:type="dxa"/>
            <w:tcMar>
              <w:top w:w="57" w:type="dxa"/>
              <w:left w:w="57" w:type="dxa"/>
              <w:bottom w:w="57" w:type="dxa"/>
              <w:right w:w="57" w:type="dxa"/>
            </w:tcMar>
            <w:vAlign w:val="center"/>
          </w:tcPr>
          <w:p w14:paraId="5888F8A2" w14:textId="415634D8" w:rsidR="003B0BDA" w:rsidRDefault="003B0BDA" w:rsidP="00036B15">
            <w:pPr>
              <w:spacing w:line="240" w:lineRule="auto"/>
              <w:jc w:val="left"/>
            </w:pPr>
            <w:r w:rsidRPr="00AD16FF">
              <w:t>Felipe Pérez W</w:t>
            </w:r>
            <w:r>
              <w:t>.</w:t>
            </w:r>
          </w:p>
        </w:tc>
        <w:tc>
          <w:tcPr>
            <w:tcW w:w="2694" w:type="dxa"/>
            <w:tcMar>
              <w:top w:w="57" w:type="dxa"/>
              <w:left w:w="57" w:type="dxa"/>
              <w:bottom w:w="57" w:type="dxa"/>
              <w:right w:w="57" w:type="dxa"/>
            </w:tcMar>
            <w:vAlign w:val="center"/>
          </w:tcPr>
          <w:p w14:paraId="77B65E4F" w14:textId="756CD4FE" w:rsidR="003B0BDA" w:rsidRDefault="003B0BDA" w:rsidP="00036B15">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63C86BA" w:rsidR="000F3560" w:rsidRDefault="00331307" w:rsidP="003C5F48">
      <w:r>
        <w:t xml:space="preserve">Los siguientes corresponden a los </w:t>
      </w:r>
      <w:r w:rsidR="00DD7C48">
        <w:t xml:space="preserve">gerentes </w:t>
      </w:r>
      <w:r w:rsidR="007E2312">
        <w:t>existentes a septiembre del 2018</w:t>
      </w:r>
      <w:r>
        <w:t>:</w:t>
      </w:r>
    </w:p>
    <w:tbl>
      <w:tblPr>
        <w:tblStyle w:val="Tablaconcuadrcula"/>
        <w:tblW w:w="8421" w:type="dxa"/>
        <w:tblLayout w:type="fixed"/>
        <w:tblLook w:val="04A0" w:firstRow="1" w:lastRow="0" w:firstColumn="1" w:lastColumn="0" w:noHBand="0" w:noVBand="1"/>
      </w:tblPr>
      <w:tblGrid>
        <w:gridCol w:w="3318"/>
        <w:gridCol w:w="2835"/>
        <w:gridCol w:w="2268"/>
      </w:tblGrid>
      <w:tr w:rsidR="00D22926" w:rsidRPr="00252C4F" w14:paraId="0CA4C41A" w14:textId="77777777" w:rsidTr="007A0376">
        <w:tc>
          <w:tcPr>
            <w:tcW w:w="3318" w:type="dxa"/>
            <w:shd w:val="clear" w:color="auto" w:fill="D9E2F3" w:themeFill="accent1" w:themeFillTint="33"/>
            <w:tcMar>
              <w:top w:w="57" w:type="dxa"/>
              <w:left w:w="57" w:type="dxa"/>
              <w:bottom w:w="57" w:type="dxa"/>
              <w:right w:w="57" w:type="dxa"/>
            </w:tcMar>
            <w:vAlign w:val="center"/>
          </w:tcPr>
          <w:p w14:paraId="2DA672C7" w14:textId="0CBDFA39" w:rsidR="00D22926" w:rsidRPr="00252C4F" w:rsidRDefault="00D22926" w:rsidP="007A0376">
            <w:pPr>
              <w:spacing w:line="240" w:lineRule="auto"/>
              <w:jc w:val="left"/>
              <w:rPr>
                <w:b/>
              </w:rPr>
            </w:pPr>
            <w:r w:rsidRPr="00252C4F">
              <w:rPr>
                <w:b/>
              </w:rPr>
              <w:t>Cargo</w:t>
            </w:r>
          </w:p>
        </w:tc>
        <w:tc>
          <w:tcPr>
            <w:tcW w:w="2835" w:type="dxa"/>
            <w:shd w:val="clear" w:color="auto" w:fill="D9E2F3" w:themeFill="accent1" w:themeFillTint="33"/>
            <w:tcMar>
              <w:top w:w="57" w:type="dxa"/>
              <w:left w:w="57" w:type="dxa"/>
              <w:bottom w:w="57" w:type="dxa"/>
              <w:right w:w="57" w:type="dxa"/>
            </w:tcMar>
            <w:vAlign w:val="center"/>
          </w:tcPr>
          <w:p w14:paraId="658E1049" w14:textId="525958C6" w:rsidR="00D22926" w:rsidRPr="00252C4F" w:rsidRDefault="00D22926" w:rsidP="007A0376">
            <w:pPr>
              <w:spacing w:line="240" w:lineRule="auto"/>
              <w:jc w:val="left"/>
              <w:rPr>
                <w:b/>
              </w:rPr>
            </w:pPr>
            <w:r w:rsidRPr="00252C4F">
              <w:rPr>
                <w:b/>
              </w:rPr>
              <w:t>Nombre</w:t>
            </w:r>
          </w:p>
        </w:tc>
        <w:tc>
          <w:tcPr>
            <w:tcW w:w="2268" w:type="dxa"/>
            <w:shd w:val="clear" w:color="auto" w:fill="D9E2F3" w:themeFill="accent1" w:themeFillTint="33"/>
            <w:tcMar>
              <w:top w:w="57" w:type="dxa"/>
              <w:left w:w="57" w:type="dxa"/>
              <w:bottom w:w="57" w:type="dxa"/>
              <w:right w:w="57" w:type="dxa"/>
            </w:tcMar>
            <w:vAlign w:val="center"/>
          </w:tcPr>
          <w:p w14:paraId="1613B21D" w14:textId="4A06A1BD" w:rsidR="00D22926" w:rsidRPr="00252C4F" w:rsidRDefault="00D22926" w:rsidP="007A0376">
            <w:pPr>
              <w:spacing w:line="240" w:lineRule="auto"/>
              <w:jc w:val="left"/>
              <w:rPr>
                <w:b/>
              </w:rPr>
            </w:pPr>
            <w:r w:rsidRPr="00252C4F">
              <w:rPr>
                <w:b/>
              </w:rPr>
              <w:t>Profesión</w:t>
            </w:r>
          </w:p>
        </w:tc>
      </w:tr>
      <w:tr w:rsidR="00D22926" w14:paraId="2BA5CC32" w14:textId="77777777" w:rsidTr="007A0376">
        <w:tc>
          <w:tcPr>
            <w:tcW w:w="3318" w:type="dxa"/>
            <w:tcMar>
              <w:top w:w="57" w:type="dxa"/>
              <w:left w:w="57" w:type="dxa"/>
              <w:bottom w:w="57" w:type="dxa"/>
              <w:right w:w="57" w:type="dxa"/>
            </w:tcMar>
            <w:vAlign w:val="center"/>
          </w:tcPr>
          <w:p w14:paraId="347A6FAD" w14:textId="3EEA4930" w:rsidR="00D22926" w:rsidRDefault="00E85DC5" w:rsidP="007A0376">
            <w:pPr>
              <w:spacing w:line="240" w:lineRule="auto"/>
              <w:jc w:val="left"/>
            </w:pPr>
            <w:r>
              <w:t>Gerente General</w:t>
            </w:r>
          </w:p>
        </w:tc>
        <w:tc>
          <w:tcPr>
            <w:tcW w:w="2835" w:type="dxa"/>
            <w:tcMar>
              <w:top w:w="57" w:type="dxa"/>
              <w:left w:w="57" w:type="dxa"/>
              <w:bottom w:w="57" w:type="dxa"/>
              <w:right w:w="57" w:type="dxa"/>
            </w:tcMar>
            <w:vAlign w:val="center"/>
          </w:tcPr>
          <w:p w14:paraId="581B07C7" w14:textId="567B6565" w:rsidR="00D22926" w:rsidRDefault="004C32E0" w:rsidP="007A0376">
            <w:pPr>
              <w:spacing w:line="240" w:lineRule="auto"/>
              <w:jc w:val="left"/>
            </w:pPr>
            <w:r>
              <w:t>Rodolfo Prat Diaz</w:t>
            </w:r>
          </w:p>
        </w:tc>
        <w:tc>
          <w:tcPr>
            <w:tcW w:w="2268" w:type="dxa"/>
            <w:tcMar>
              <w:top w:w="57" w:type="dxa"/>
              <w:left w:w="57" w:type="dxa"/>
              <w:bottom w:w="57" w:type="dxa"/>
              <w:right w:w="57" w:type="dxa"/>
            </w:tcMar>
            <w:vAlign w:val="center"/>
          </w:tcPr>
          <w:p w14:paraId="20064585" w14:textId="72709F04" w:rsidR="00D22926" w:rsidRDefault="00D22926" w:rsidP="007A0376">
            <w:pPr>
              <w:spacing w:line="240" w:lineRule="auto"/>
              <w:jc w:val="left"/>
            </w:pPr>
            <w:r>
              <w:t>Ingeniero Naval</w:t>
            </w:r>
          </w:p>
        </w:tc>
      </w:tr>
      <w:tr w:rsidR="00D22926" w14:paraId="65742838" w14:textId="77777777" w:rsidTr="007A0376">
        <w:tc>
          <w:tcPr>
            <w:tcW w:w="3318" w:type="dxa"/>
            <w:tcMar>
              <w:top w:w="57" w:type="dxa"/>
              <w:left w:w="57" w:type="dxa"/>
              <w:bottom w:w="57" w:type="dxa"/>
              <w:right w:w="57" w:type="dxa"/>
            </w:tcMar>
            <w:vAlign w:val="center"/>
          </w:tcPr>
          <w:p w14:paraId="53A10632" w14:textId="75F8329F" w:rsidR="00D22926" w:rsidRDefault="00E85DC5" w:rsidP="007A0376">
            <w:pPr>
              <w:spacing w:line="240" w:lineRule="auto"/>
              <w:jc w:val="left"/>
            </w:pPr>
            <w:r>
              <w:t>Gerente Comercial</w:t>
            </w:r>
          </w:p>
        </w:tc>
        <w:tc>
          <w:tcPr>
            <w:tcW w:w="2835" w:type="dxa"/>
            <w:tcMar>
              <w:top w:w="57" w:type="dxa"/>
              <w:left w:w="57" w:type="dxa"/>
              <w:bottom w:w="57" w:type="dxa"/>
              <w:right w:w="57" w:type="dxa"/>
            </w:tcMar>
            <w:vAlign w:val="center"/>
          </w:tcPr>
          <w:p w14:paraId="6377864D" w14:textId="170C18C1" w:rsidR="00D22926" w:rsidRDefault="004C32E0" w:rsidP="007A0376">
            <w:pPr>
              <w:spacing w:line="240" w:lineRule="auto"/>
              <w:jc w:val="left"/>
            </w:pPr>
            <w:r>
              <w:t xml:space="preserve">Claudio </w:t>
            </w:r>
            <w:proofErr w:type="spellStart"/>
            <w:r>
              <w:t>Figari</w:t>
            </w:r>
            <w:proofErr w:type="spellEnd"/>
            <w:r>
              <w:t xml:space="preserve"> Sepúlveda</w:t>
            </w:r>
          </w:p>
        </w:tc>
        <w:tc>
          <w:tcPr>
            <w:tcW w:w="2268" w:type="dxa"/>
            <w:tcMar>
              <w:top w:w="57" w:type="dxa"/>
              <w:left w:w="57" w:type="dxa"/>
              <w:bottom w:w="57" w:type="dxa"/>
              <w:right w:w="57" w:type="dxa"/>
            </w:tcMar>
            <w:vAlign w:val="center"/>
          </w:tcPr>
          <w:p w14:paraId="7B682584" w14:textId="39DB0B4F" w:rsidR="00D22926" w:rsidRDefault="00D22926" w:rsidP="007A0376">
            <w:pPr>
              <w:spacing w:line="240" w:lineRule="auto"/>
              <w:jc w:val="left"/>
            </w:pPr>
            <w:r>
              <w:t>Ingeniero Civil</w:t>
            </w:r>
          </w:p>
        </w:tc>
      </w:tr>
      <w:tr w:rsidR="00D22926" w14:paraId="4178058D" w14:textId="77777777" w:rsidTr="007A0376">
        <w:tc>
          <w:tcPr>
            <w:tcW w:w="3318" w:type="dxa"/>
            <w:tcMar>
              <w:top w:w="57" w:type="dxa"/>
              <w:left w:w="57" w:type="dxa"/>
              <w:bottom w:w="57" w:type="dxa"/>
              <w:right w:w="57" w:type="dxa"/>
            </w:tcMar>
            <w:vAlign w:val="center"/>
          </w:tcPr>
          <w:p w14:paraId="1153F59F" w14:textId="77777777" w:rsidR="007A0376" w:rsidRDefault="00E85DC5" w:rsidP="007A0376">
            <w:pPr>
              <w:spacing w:line="240" w:lineRule="auto"/>
              <w:jc w:val="left"/>
            </w:pPr>
            <w:r>
              <w:t xml:space="preserve">Gerente de Administración </w:t>
            </w:r>
          </w:p>
          <w:p w14:paraId="5EF959DC" w14:textId="72D931AF" w:rsidR="00D22926" w:rsidRDefault="00E85DC5" w:rsidP="007A0376">
            <w:pPr>
              <w:spacing w:line="240" w:lineRule="auto"/>
              <w:jc w:val="left"/>
            </w:pPr>
            <w:r>
              <w:t>y Finanzas</w:t>
            </w:r>
          </w:p>
        </w:tc>
        <w:tc>
          <w:tcPr>
            <w:tcW w:w="2835" w:type="dxa"/>
            <w:tcMar>
              <w:top w:w="57" w:type="dxa"/>
              <w:left w:w="57" w:type="dxa"/>
              <w:bottom w:w="57" w:type="dxa"/>
              <w:right w:w="57" w:type="dxa"/>
            </w:tcMar>
            <w:vAlign w:val="center"/>
          </w:tcPr>
          <w:p w14:paraId="1EF93573" w14:textId="2026585D" w:rsidR="00D22926" w:rsidRDefault="001543B1" w:rsidP="007A0376">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tcMar>
              <w:top w:w="57" w:type="dxa"/>
              <w:left w:w="57" w:type="dxa"/>
              <w:bottom w:w="57" w:type="dxa"/>
              <w:right w:w="57" w:type="dxa"/>
            </w:tcMar>
            <w:vAlign w:val="center"/>
          </w:tcPr>
          <w:p w14:paraId="59843F2A" w14:textId="71DBD4D4" w:rsidR="00D22926" w:rsidRDefault="00D22926" w:rsidP="007A0376">
            <w:pPr>
              <w:spacing w:line="240" w:lineRule="auto"/>
              <w:jc w:val="left"/>
            </w:pPr>
            <w:r>
              <w:t>Ingeniero Comercial</w:t>
            </w:r>
          </w:p>
        </w:tc>
      </w:tr>
      <w:tr w:rsidR="00D22926" w14:paraId="5BD6ED54" w14:textId="77777777" w:rsidTr="007A0376">
        <w:tc>
          <w:tcPr>
            <w:tcW w:w="3318" w:type="dxa"/>
            <w:tcMar>
              <w:top w:w="57" w:type="dxa"/>
              <w:left w:w="57" w:type="dxa"/>
              <w:bottom w:w="57" w:type="dxa"/>
              <w:right w:w="57" w:type="dxa"/>
            </w:tcMar>
            <w:vAlign w:val="center"/>
          </w:tcPr>
          <w:p w14:paraId="3D5A4D38" w14:textId="5184E7C2" w:rsidR="00D22926" w:rsidRDefault="0080390E" w:rsidP="007A0376">
            <w:pPr>
              <w:spacing w:line="240" w:lineRule="auto"/>
              <w:jc w:val="left"/>
            </w:pPr>
            <w:r>
              <w:t>Gerente de Operaciones</w:t>
            </w:r>
          </w:p>
        </w:tc>
        <w:tc>
          <w:tcPr>
            <w:tcW w:w="2835" w:type="dxa"/>
            <w:tcMar>
              <w:top w:w="57" w:type="dxa"/>
              <w:left w:w="57" w:type="dxa"/>
              <w:bottom w:w="57" w:type="dxa"/>
              <w:right w:w="57" w:type="dxa"/>
            </w:tcMar>
            <w:vAlign w:val="center"/>
          </w:tcPr>
          <w:p w14:paraId="4C514532" w14:textId="5F3591F5" w:rsidR="00D22926" w:rsidRDefault="001543B1" w:rsidP="007A0376">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tcMar>
              <w:top w:w="57" w:type="dxa"/>
              <w:left w:w="57" w:type="dxa"/>
              <w:bottom w:w="57" w:type="dxa"/>
              <w:right w:w="57" w:type="dxa"/>
            </w:tcMar>
            <w:vAlign w:val="center"/>
          </w:tcPr>
          <w:p w14:paraId="64D85F8F" w14:textId="40EEF360" w:rsidR="00D22926" w:rsidRDefault="00D22926" w:rsidP="007A0376">
            <w:pPr>
              <w:spacing w:line="240" w:lineRule="auto"/>
              <w:jc w:val="left"/>
            </w:pPr>
            <w:r>
              <w:t>Ingeniero Comercial</w:t>
            </w:r>
          </w:p>
        </w:tc>
      </w:tr>
      <w:tr w:rsidR="00D22926" w14:paraId="1F9485E2" w14:textId="77777777" w:rsidTr="007A0376">
        <w:tc>
          <w:tcPr>
            <w:tcW w:w="3318" w:type="dxa"/>
            <w:tcMar>
              <w:top w:w="57" w:type="dxa"/>
              <w:left w:w="57" w:type="dxa"/>
              <w:bottom w:w="57" w:type="dxa"/>
              <w:right w:w="57" w:type="dxa"/>
            </w:tcMar>
            <w:vAlign w:val="center"/>
          </w:tcPr>
          <w:p w14:paraId="08772985" w14:textId="77777777" w:rsidR="00A53607" w:rsidRDefault="0080390E" w:rsidP="007A0376">
            <w:pPr>
              <w:spacing w:line="240" w:lineRule="auto"/>
              <w:jc w:val="left"/>
            </w:pPr>
            <w:r>
              <w:t xml:space="preserve">Gerente de Planificación </w:t>
            </w:r>
          </w:p>
          <w:p w14:paraId="58B39712" w14:textId="5C4CC6E5" w:rsidR="00D22926" w:rsidRDefault="0080390E" w:rsidP="007A0376">
            <w:pPr>
              <w:spacing w:line="240" w:lineRule="auto"/>
              <w:jc w:val="left"/>
            </w:pPr>
            <w:r>
              <w:t>y Desarrollo</w:t>
            </w:r>
          </w:p>
        </w:tc>
        <w:tc>
          <w:tcPr>
            <w:tcW w:w="2835" w:type="dxa"/>
            <w:tcMar>
              <w:top w:w="57" w:type="dxa"/>
              <w:left w:w="57" w:type="dxa"/>
              <w:bottom w:w="57" w:type="dxa"/>
              <w:right w:w="57" w:type="dxa"/>
            </w:tcMar>
            <w:vAlign w:val="center"/>
          </w:tcPr>
          <w:p w14:paraId="7CB76F04" w14:textId="285275C3" w:rsidR="00D22926" w:rsidRDefault="00D01531" w:rsidP="007A0376">
            <w:pPr>
              <w:spacing w:line="240" w:lineRule="auto"/>
              <w:jc w:val="left"/>
            </w:pPr>
            <w:r>
              <w:t>Jaime Soto Zura</w:t>
            </w:r>
          </w:p>
        </w:tc>
        <w:tc>
          <w:tcPr>
            <w:tcW w:w="2268" w:type="dxa"/>
            <w:tcMar>
              <w:top w:w="57" w:type="dxa"/>
              <w:left w:w="57" w:type="dxa"/>
              <w:bottom w:w="57" w:type="dxa"/>
              <w:right w:w="57" w:type="dxa"/>
            </w:tcMar>
            <w:vAlign w:val="center"/>
          </w:tcPr>
          <w:p w14:paraId="242AF8B9" w14:textId="64D9BB8D" w:rsidR="00D22926" w:rsidRDefault="00D22926" w:rsidP="007A0376">
            <w:pPr>
              <w:spacing w:line="240" w:lineRule="auto"/>
              <w:jc w:val="left"/>
            </w:pPr>
            <w:r>
              <w:t>Ingeniero Comercial</w:t>
            </w:r>
          </w:p>
        </w:tc>
      </w:tr>
      <w:tr w:rsidR="00D22926" w14:paraId="4FA17D85" w14:textId="77777777" w:rsidTr="007A0376">
        <w:tc>
          <w:tcPr>
            <w:tcW w:w="3318" w:type="dxa"/>
            <w:tcMar>
              <w:top w:w="57" w:type="dxa"/>
              <w:left w:w="57" w:type="dxa"/>
              <w:bottom w:w="57" w:type="dxa"/>
              <w:right w:w="57" w:type="dxa"/>
            </w:tcMar>
            <w:vAlign w:val="center"/>
          </w:tcPr>
          <w:p w14:paraId="155D8B88" w14:textId="231A34CC" w:rsidR="00D22926" w:rsidRDefault="0080390E" w:rsidP="007A0376">
            <w:pPr>
              <w:spacing w:line="240" w:lineRule="auto"/>
              <w:jc w:val="left"/>
            </w:pPr>
            <w:r>
              <w:t>Gerente de Asuntos Legales</w:t>
            </w:r>
          </w:p>
        </w:tc>
        <w:tc>
          <w:tcPr>
            <w:tcW w:w="2835" w:type="dxa"/>
            <w:tcMar>
              <w:top w:w="57" w:type="dxa"/>
              <w:left w:w="57" w:type="dxa"/>
              <w:bottom w:w="57" w:type="dxa"/>
              <w:right w:w="57" w:type="dxa"/>
            </w:tcMar>
            <w:vAlign w:val="center"/>
          </w:tcPr>
          <w:p w14:paraId="40BE8E43" w14:textId="30F0CCB4" w:rsidR="00D22926" w:rsidRDefault="00FC389C" w:rsidP="007A0376">
            <w:pPr>
              <w:spacing w:line="240" w:lineRule="auto"/>
              <w:jc w:val="left"/>
            </w:pPr>
            <w:r>
              <w:t>Johanna Diaz Riquelme</w:t>
            </w:r>
          </w:p>
        </w:tc>
        <w:tc>
          <w:tcPr>
            <w:tcW w:w="2268" w:type="dxa"/>
            <w:tcMar>
              <w:top w:w="57" w:type="dxa"/>
              <w:left w:w="57" w:type="dxa"/>
              <w:bottom w:w="57" w:type="dxa"/>
              <w:right w:w="57" w:type="dxa"/>
            </w:tcMar>
            <w:vAlign w:val="center"/>
          </w:tcPr>
          <w:p w14:paraId="69648078" w14:textId="16C010B7" w:rsidR="00D22926" w:rsidRDefault="00D22926" w:rsidP="007A0376">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Style w:val="Tablaconcuadrcula"/>
        <w:tblW w:w="0" w:type="auto"/>
        <w:tblLook w:val="04A0" w:firstRow="1" w:lastRow="0" w:firstColumn="1" w:lastColumn="0" w:noHBand="0" w:noVBand="1"/>
      </w:tblPr>
      <w:tblGrid>
        <w:gridCol w:w="4042"/>
        <w:gridCol w:w="1023"/>
        <w:gridCol w:w="1090"/>
        <w:gridCol w:w="1229"/>
        <w:gridCol w:w="1003"/>
      </w:tblGrid>
      <w:tr w:rsidR="008C468C" w:rsidRPr="00FE4D03" w14:paraId="5EB85012" w14:textId="4611C0CE" w:rsidTr="00846E67">
        <w:tc>
          <w:tcPr>
            <w:tcW w:w="4042" w:type="dxa"/>
            <w:shd w:val="clear" w:color="auto" w:fill="D9E2F3" w:themeFill="accent1" w:themeFillTint="33"/>
            <w:tcMar>
              <w:top w:w="57" w:type="dxa"/>
              <w:left w:w="57" w:type="dxa"/>
              <w:bottom w:w="57" w:type="dxa"/>
              <w:right w:w="57" w:type="dxa"/>
            </w:tcMar>
            <w:vAlign w:val="center"/>
          </w:tcPr>
          <w:p w14:paraId="502E1121" w14:textId="42E28E68" w:rsidR="008C468C" w:rsidRPr="00FE4D03" w:rsidRDefault="008C468C" w:rsidP="00846E67">
            <w:pPr>
              <w:spacing w:line="240" w:lineRule="auto"/>
              <w:jc w:val="left"/>
              <w:rPr>
                <w:b/>
              </w:rPr>
            </w:pPr>
            <w:r w:rsidRPr="00FE4D03">
              <w:rPr>
                <w:b/>
              </w:rPr>
              <w:t>Nivel</w:t>
            </w:r>
          </w:p>
        </w:tc>
        <w:tc>
          <w:tcPr>
            <w:tcW w:w="1023" w:type="dxa"/>
            <w:shd w:val="clear" w:color="auto" w:fill="D9E2F3" w:themeFill="accent1" w:themeFillTint="33"/>
            <w:tcMar>
              <w:top w:w="57" w:type="dxa"/>
              <w:left w:w="57" w:type="dxa"/>
              <w:bottom w:w="57" w:type="dxa"/>
              <w:right w:w="57" w:type="dxa"/>
            </w:tcMar>
            <w:vAlign w:val="center"/>
          </w:tcPr>
          <w:p w14:paraId="125401D2" w14:textId="5D843EFD" w:rsidR="008C468C" w:rsidRPr="00FE4D03" w:rsidRDefault="008C468C" w:rsidP="00846E67">
            <w:pPr>
              <w:spacing w:line="240" w:lineRule="auto"/>
              <w:jc w:val="left"/>
              <w:rPr>
                <w:b/>
              </w:rPr>
            </w:pPr>
            <w:r w:rsidRPr="00FE4D03">
              <w:rPr>
                <w:b/>
              </w:rPr>
              <w:t>Arica</w:t>
            </w:r>
          </w:p>
        </w:tc>
        <w:tc>
          <w:tcPr>
            <w:tcW w:w="1090" w:type="dxa"/>
            <w:shd w:val="clear" w:color="auto" w:fill="D9E2F3" w:themeFill="accent1" w:themeFillTint="33"/>
            <w:tcMar>
              <w:top w:w="57" w:type="dxa"/>
              <w:left w:w="57" w:type="dxa"/>
              <w:bottom w:w="57" w:type="dxa"/>
              <w:right w:w="57" w:type="dxa"/>
            </w:tcMar>
            <w:vAlign w:val="center"/>
          </w:tcPr>
          <w:p w14:paraId="3BD69F2B" w14:textId="7A4C5DA4" w:rsidR="008C468C" w:rsidRPr="00FE4D03" w:rsidRDefault="008C468C" w:rsidP="00846E67">
            <w:pPr>
              <w:spacing w:line="240" w:lineRule="auto"/>
              <w:jc w:val="left"/>
              <w:rPr>
                <w:b/>
              </w:rPr>
            </w:pPr>
            <w:r w:rsidRPr="00FE4D03">
              <w:rPr>
                <w:b/>
              </w:rPr>
              <w:t>Iquique</w:t>
            </w:r>
          </w:p>
        </w:tc>
        <w:tc>
          <w:tcPr>
            <w:tcW w:w="1229" w:type="dxa"/>
            <w:shd w:val="clear" w:color="auto" w:fill="D9E2F3" w:themeFill="accent1" w:themeFillTint="33"/>
            <w:tcMar>
              <w:top w:w="57" w:type="dxa"/>
              <w:left w:w="57" w:type="dxa"/>
              <w:bottom w:w="57" w:type="dxa"/>
              <w:right w:w="57" w:type="dxa"/>
            </w:tcMar>
            <w:vAlign w:val="center"/>
          </w:tcPr>
          <w:p w14:paraId="33A51235" w14:textId="0FE788C7" w:rsidR="008C468C" w:rsidRPr="00FE4D03" w:rsidRDefault="008C468C" w:rsidP="00846E67">
            <w:pPr>
              <w:spacing w:line="240" w:lineRule="auto"/>
              <w:jc w:val="left"/>
              <w:rPr>
                <w:b/>
              </w:rPr>
            </w:pPr>
            <w:r w:rsidRPr="00FE4D03">
              <w:rPr>
                <w:b/>
              </w:rPr>
              <w:t>Santiago</w:t>
            </w:r>
          </w:p>
        </w:tc>
        <w:tc>
          <w:tcPr>
            <w:tcW w:w="1003" w:type="dxa"/>
            <w:shd w:val="clear" w:color="auto" w:fill="D9E2F3" w:themeFill="accent1" w:themeFillTint="33"/>
            <w:vAlign w:val="center"/>
          </w:tcPr>
          <w:p w14:paraId="321E8138" w14:textId="68BFCDAC" w:rsidR="008C468C" w:rsidRPr="00BA7F49" w:rsidRDefault="008C468C" w:rsidP="00846E67">
            <w:pPr>
              <w:spacing w:line="240" w:lineRule="auto"/>
              <w:jc w:val="left"/>
              <w:rPr>
                <w:b/>
              </w:rPr>
            </w:pPr>
            <w:r w:rsidRPr="00BA7F49">
              <w:rPr>
                <w:b/>
              </w:rPr>
              <w:t>Total</w:t>
            </w:r>
          </w:p>
        </w:tc>
      </w:tr>
      <w:tr w:rsidR="008C468C" w14:paraId="680CD97D" w14:textId="575007C6" w:rsidTr="00846E67">
        <w:trPr>
          <w:trHeight w:val="416"/>
        </w:trPr>
        <w:tc>
          <w:tcPr>
            <w:tcW w:w="4042" w:type="dxa"/>
            <w:tcMar>
              <w:top w:w="57" w:type="dxa"/>
              <w:left w:w="57" w:type="dxa"/>
              <w:bottom w:w="57" w:type="dxa"/>
              <w:right w:w="57" w:type="dxa"/>
            </w:tcMar>
            <w:vAlign w:val="center"/>
          </w:tcPr>
          <w:p w14:paraId="5FE4B40E" w14:textId="4B476B34" w:rsidR="008C468C" w:rsidRDefault="008C468C" w:rsidP="00846E67">
            <w:pPr>
              <w:spacing w:line="240" w:lineRule="auto"/>
              <w:jc w:val="left"/>
            </w:pPr>
            <w:r>
              <w:t>Plazos Fijos</w:t>
            </w:r>
          </w:p>
        </w:tc>
        <w:tc>
          <w:tcPr>
            <w:tcW w:w="1023" w:type="dxa"/>
            <w:tcMar>
              <w:top w:w="57" w:type="dxa"/>
              <w:left w:w="57" w:type="dxa"/>
              <w:bottom w:w="57" w:type="dxa"/>
              <w:right w:w="57" w:type="dxa"/>
            </w:tcMar>
            <w:vAlign w:val="center"/>
          </w:tcPr>
          <w:p w14:paraId="63DC5E0B" w14:textId="762AA900"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1810A77C" w14:textId="3AD7A4A4" w:rsidR="008C468C" w:rsidRDefault="008C468C" w:rsidP="00846E67">
            <w:pPr>
              <w:spacing w:line="240" w:lineRule="auto"/>
              <w:jc w:val="right"/>
            </w:pPr>
            <w:r>
              <w:t>30</w:t>
            </w:r>
          </w:p>
        </w:tc>
        <w:tc>
          <w:tcPr>
            <w:tcW w:w="1229" w:type="dxa"/>
            <w:tcMar>
              <w:top w:w="57" w:type="dxa"/>
              <w:left w:w="57" w:type="dxa"/>
              <w:bottom w:w="57" w:type="dxa"/>
              <w:right w:w="57" w:type="dxa"/>
            </w:tcMar>
            <w:vAlign w:val="center"/>
          </w:tcPr>
          <w:p w14:paraId="51F61191" w14:textId="7DD3F127" w:rsidR="008C468C" w:rsidRDefault="008C468C" w:rsidP="00846E67">
            <w:pPr>
              <w:spacing w:line="240" w:lineRule="auto"/>
              <w:jc w:val="right"/>
            </w:pPr>
            <w:r>
              <w:t>0</w:t>
            </w:r>
          </w:p>
        </w:tc>
        <w:tc>
          <w:tcPr>
            <w:tcW w:w="1003" w:type="dxa"/>
            <w:vAlign w:val="center"/>
          </w:tcPr>
          <w:p w14:paraId="34472D3E" w14:textId="6A532ECB" w:rsidR="008C468C" w:rsidRPr="00BA7F49" w:rsidRDefault="0028550B" w:rsidP="00846E67">
            <w:pPr>
              <w:spacing w:line="240" w:lineRule="auto"/>
              <w:jc w:val="right"/>
              <w:rPr>
                <w:b/>
              </w:rPr>
            </w:pPr>
            <w:r w:rsidRPr="00BA7F49">
              <w:rPr>
                <w:b/>
              </w:rPr>
              <w:t>30</w:t>
            </w:r>
          </w:p>
        </w:tc>
      </w:tr>
      <w:tr w:rsidR="008C468C" w14:paraId="1AD3AE45" w14:textId="299F7619" w:rsidTr="00846E67">
        <w:trPr>
          <w:trHeight w:val="452"/>
        </w:trPr>
        <w:tc>
          <w:tcPr>
            <w:tcW w:w="4042" w:type="dxa"/>
            <w:tcMar>
              <w:top w:w="57" w:type="dxa"/>
              <w:left w:w="57" w:type="dxa"/>
              <w:bottom w:w="57" w:type="dxa"/>
              <w:right w:w="57" w:type="dxa"/>
            </w:tcMar>
            <w:vAlign w:val="center"/>
          </w:tcPr>
          <w:p w14:paraId="50008D3D" w14:textId="1158DCCA" w:rsidR="008C468C" w:rsidRDefault="008C468C" w:rsidP="00846E67">
            <w:pPr>
              <w:spacing w:line="240" w:lineRule="auto"/>
              <w:jc w:val="left"/>
            </w:pPr>
            <w:r>
              <w:t>Gerentes y Ejecutivos</w:t>
            </w:r>
          </w:p>
        </w:tc>
        <w:tc>
          <w:tcPr>
            <w:tcW w:w="1023" w:type="dxa"/>
            <w:tcMar>
              <w:top w:w="57" w:type="dxa"/>
              <w:left w:w="57" w:type="dxa"/>
              <w:bottom w:w="57" w:type="dxa"/>
              <w:right w:w="57" w:type="dxa"/>
            </w:tcMar>
            <w:vAlign w:val="center"/>
          </w:tcPr>
          <w:p w14:paraId="40374E87" w14:textId="46D7739B"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24CC6411" w14:textId="4FF0BE8F" w:rsidR="008C468C" w:rsidRDefault="008C468C" w:rsidP="00846E67">
            <w:pPr>
              <w:spacing w:line="240" w:lineRule="auto"/>
              <w:jc w:val="right"/>
            </w:pPr>
            <w:r>
              <w:t>18</w:t>
            </w:r>
          </w:p>
        </w:tc>
        <w:tc>
          <w:tcPr>
            <w:tcW w:w="1229" w:type="dxa"/>
            <w:tcMar>
              <w:top w:w="57" w:type="dxa"/>
              <w:left w:w="57" w:type="dxa"/>
              <w:bottom w:w="57" w:type="dxa"/>
              <w:right w:w="57" w:type="dxa"/>
            </w:tcMar>
            <w:vAlign w:val="center"/>
          </w:tcPr>
          <w:p w14:paraId="50279D8B" w14:textId="61CB5EDF" w:rsidR="008C468C" w:rsidRDefault="008C468C" w:rsidP="00846E67">
            <w:pPr>
              <w:spacing w:line="240" w:lineRule="auto"/>
              <w:jc w:val="right"/>
            </w:pPr>
            <w:r>
              <w:t>0</w:t>
            </w:r>
          </w:p>
        </w:tc>
        <w:tc>
          <w:tcPr>
            <w:tcW w:w="1003" w:type="dxa"/>
            <w:vAlign w:val="center"/>
          </w:tcPr>
          <w:p w14:paraId="65825700" w14:textId="20E7C6EB" w:rsidR="008C468C" w:rsidRPr="00BA7F49" w:rsidRDefault="0028550B" w:rsidP="00846E67">
            <w:pPr>
              <w:spacing w:line="240" w:lineRule="auto"/>
              <w:jc w:val="right"/>
              <w:rPr>
                <w:b/>
              </w:rPr>
            </w:pPr>
            <w:r w:rsidRPr="00BA7F49">
              <w:rPr>
                <w:b/>
              </w:rPr>
              <w:t>18</w:t>
            </w:r>
          </w:p>
        </w:tc>
      </w:tr>
      <w:tr w:rsidR="008C468C" w14:paraId="681E37F1" w14:textId="54508480" w:rsidTr="00846E67">
        <w:tc>
          <w:tcPr>
            <w:tcW w:w="4042" w:type="dxa"/>
            <w:tcMar>
              <w:top w:w="57" w:type="dxa"/>
              <w:left w:w="57" w:type="dxa"/>
              <w:bottom w:w="57" w:type="dxa"/>
              <w:right w:w="57" w:type="dxa"/>
            </w:tcMar>
            <w:vAlign w:val="center"/>
          </w:tcPr>
          <w:p w14:paraId="6E234D98" w14:textId="77777777" w:rsidR="001F5AE5" w:rsidRDefault="008C468C" w:rsidP="00846E67">
            <w:pPr>
              <w:spacing w:line="240" w:lineRule="auto"/>
              <w:jc w:val="left"/>
            </w:pPr>
            <w:r>
              <w:t>Jefaturas, Profesionales y</w:t>
            </w:r>
          </w:p>
          <w:p w14:paraId="45D15F90" w14:textId="5B64BB66" w:rsidR="008C468C" w:rsidRDefault="008C468C" w:rsidP="00846E67">
            <w:pPr>
              <w:spacing w:line="240" w:lineRule="auto"/>
              <w:jc w:val="left"/>
            </w:pPr>
            <w:r>
              <w:t>Encargados</w:t>
            </w:r>
          </w:p>
        </w:tc>
        <w:tc>
          <w:tcPr>
            <w:tcW w:w="1023" w:type="dxa"/>
            <w:tcMar>
              <w:top w:w="57" w:type="dxa"/>
              <w:left w:w="57" w:type="dxa"/>
              <w:bottom w:w="57" w:type="dxa"/>
              <w:right w:w="57" w:type="dxa"/>
            </w:tcMar>
            <w:vAlign w:val="center"/>
          </w:tcPr>
          <w:p w14:paraId="0C4BF0A1" w14:textId="52037291" w:rsidR="008C468C" w:rsidRDefault="008C468C" w:rsidP="00846E67">
            <w:pPr>
              <w:spacing w:line="240" w:lineRule="auto"/>
              <w:jc w:val="right"/>
            </w:pPr>
            <w:r>
              <w:t>1</w:t>
            </w:r>
          </w:p>
        </w:tc>
        <w:tc>
          <w:tcPr>
            <w:tcW w:w="1090" w:type="dxa"/>
            <w:tcMar>
              <w:top w:w="57" w:type="dxa"/>
              <w:left w:w="57" w:type="dxa"/>
              <w:bottom w:w="57" w:type="dxa"/>
              <w:right w:w="57" w:type="dxa"/>
            </w:tcMar>
            <w:vAlign w:val="center"/>
          </w:tcPr>
          <w:p w14:paraId="585B17BE" w14:textId="1960FEC7" w:rsidR="008C468C" w:rsidRDefault="008C468C" w:rsidP="00846E67">
            <w:pPr>
              <w:spacing w:line="240" w:lineRule="auto"/>
              <w:jc w:val="right"/>
            </w:pPr>
            <w:r>
              <w:t>59</w:t>
            </w:r>
          </w:p>
        </w:tc>
        <w:tc>
          <w:tcPr>
            <w:tcW w:w="1229" w:type="dxa"/>
            <w:tcMar>
              <w:top w:w="57" w:type="dxa"/>
              <w:left w:w="57" w:type="dxa"/>
              <w:bottom w:w="57" w:type="dxa"/>
              <w:right w:w="57" w:type="dxa"/>
            </w:tcMar>
            <w:vAlign w:val="center"/>
          </w:tcPr>
          <w:p w14:paraId="39AACA43" w14:textId="391AE6BE" w:rsidR="008C468C" w:rsidRDefault="008C468C" w:rsidP="00846E67">
            <w:pPr>
              <w:spacing w:line="240" w:lineRule="auto"/>
              <w:jc w:val="right"/>
            </w:pPr>
            <w:r>
              <w:t>1</w:t>
            </w:r>
          </w:p>
        </w:tc>
        <w:tc>
          <w:tcPr>
            <w:tcW w:w="1003" w:type="dxa"/>
            <w:vAlign w:val="center"/>
          </w:tcPr>
          <w:p w14:paraId="2FF7F2C0" w14:textId="48DDE772" w:rsidR="008C468C" w:rsidRPr="00BA7F49" w:rsidRDefault="0028550B" w:rsidP="00846E67">
            <w:pPr>
              <w:spacing w:line="240" w:lineRule="auto"/>
              <w:jc w:val="right"/>
              <w:rPr>
                <w:b/>
              </w:rPr>
            </w:pPr>
            <w:r w:rsidRPr="00BA7F49">
              <w:rPr>
                <w:b/>
              </w:rPr>
              <w:t>62</w:t>
            </w:r>
          </w:p>
        </w:tc>
      </w:tr>
      <w:tr w:rsidR="008C468C" w14:paraId="224B0D5E" w14:textId="562877D4" w:rsidTr="00846E67">
        <w:trPr>
          <w:trHeight w:val="470"/>
        </w:trPr>
        <w:tc>
          <w:tcPr>
            <w:tcW w:w="4042" w:type="dxa"/>
            <w:tcMar>
              <w:top w:w="57" w:type="dxa"/>
              <w:left w:w="57" w:type="dxa"/>
              <w:bottom w:w="57" w:type="dxa"/>
              <w:right w:w="57" w:type="dxa"/>
            </w:tcMar>
            <w:vAlign w:val="center"/>
          </w:tcPr>
          <w:p w14:paraId="6A54FCF4" w14:textId="303C3BAA" w:rsidR="008C468C" w:rsidRDefault="008C468C" w:rsidP="00846E67">
            <w:pPr>
              <w:spacing w:line="240" w:lineRule="auto"/>
              <w:jc w:val="left"/>
            </w:pPr>
            <w:r>
              <w:t>Trabajadores en General</w:t>
            </w:r>
          </w:p>
        </w:tc>
        <w:tc>
          <w:tcPr>
            <w:tcW w:w="1023" w:type="dxa"/>
            <w:tcMar>
              <w:top w:w="57" w:type="dxa"/>
              <w:left w:w="57" w:type="dxa"/>
              <w:bottom w:w="57" w:type="dxa"/>
              <w:right w:w="57" w:type="dxa"/>
            </w:tcMar>
            <w:vAlign w:val="center"/>
          </w:tcPr>
          <w:p w14:paraId="597905C4" w14:textId="5812E7AE" w:rsidR="008C468C" w:rsidRDefault="008C468C" w:rsidP="00846E67">
            <w:pPr>
              <w:spacing w:line="240" w:lineRule="auto"/>
              <w:jc w:val="right"/>
            </w:pPr>
            <w:r>
              <w:t>4</w:t>
            </w:r>
          </w:p>
        </w:tc>
        <w:tc>
          <w:tcPr>
            <w:tcW w:w="1090" w:type="dxa"/>
            <w:tcMar>
              <w:top w:w="57" w:type="dxa"/>
              <w:left w:w="57" w:type="dxa"/>
              <w:bottom w:w="57" w:type="dxa"/>
              <w:right w:w="57" w:type="dxa"/>
            </w:tcMar>
            <w:vAlign w:val="center"/>
          </w:tcPr>
          <w:p w14:paraId="12DF03FA" w14:textId="2C7FCA5F" w:rsidR="008C468C" w:rsidRDefault="008C468C" w:rsidP="00846E67">
            <w:pPr>
              <w:spacing w:line="240" w:lineRule="auto"/>
              <w:jc w:val="right"/>
            </w:pPr>
            <w:r>
              <w:t>180</w:t>
            </w:r>
          </w:p>
        </w:tc>
        <w:tc>
          <w:tcPr>
            <w:tcW w:w="1229" w:type="dxa"/>
            <w:tcMar>
              <w:top w:w="57" w:type="dxa"/>
              <w:left w:w="57" w:type="dxa"/>
              <w:bottom w:w="57" w:type="dxa"/>
              <w:right w:w="57" w:type="dxa"/>
            </w:tcMar>
            <w:vAlign w:val="center"/>
          </w:tcPr>
          <w:p w14:paraId="10A84426" w14:textId="3D835CB4" w:rsidR="008C468C" w:rsidRDefault="008C468C" w:rsidP="00846E67">
            <w:pPr>
              <w:spacing w:line="240" w:lineRule="auto"/>
              <w:jc w:val="right"/>
            </w:pPr>
            <w:r>
              <w:t>2</w:t>
            </w:r>
          </w:p>
        </w:tc>
        <w:tc>
          <w:tcPr>
            <w:tcW w:w="1003" w:type="dxa"/>
            <w:vAlign w:val="center"/>
          </w:tcPr>
          <w:p w14:paraId="6989F62D" w14:textId="4B48B84B" w:rsidR="008C468C" w:rsidRPr="00BA7F49" w:rsidRDefault="0028550B" w:rsidP="00846E67">
            <w:pPr>
              <w:spacing w:line="240" w:lineRule="auto"/>
              <w:jc w:val="right"/>
              <w:rPr>
                <w:b/>
              </w:rPr>
            </w:pPr>
            <w:r w:rsidRPr="00BA7F49">
              <w:rPr>
                <w:b/>
              </w:rPr>
              <w:t>186</w:t>
            </w:r>
          </w:p>
        </w:tc>
      </w:tr>
      <w:tr w:rsidR="0028550B" w:rsidRPr="00266FD8" w14:paraId="4D5F1141" w14:textId="77777777" w:rsidTr="00846E67">
        <w:tc>
          <w:tcPr>
            <w:tcW w:w="4042" w:type="dxa"/>
            <w:tcMar>
              <w:top w:w="57" w:type="dxa"/>
              <w:left w:w="57" w:type="dxa"/>
              <w:bottom w:w="57" w:type="dxa"/>
              <w:right w:w="57" w:type="dxa"/>
            </w:tcMar>
            <w:vAlign w:val="center"/>
          </w:tcPr>
          <w:p w14:paraId="6427B2FD" w14:textId="004A91BB" w:rsidR="0028550B" w:rsidRPr="00266FD8" w:rsidRDefault="00E502B6" w:rsidP="00846E67">
            <w:pPr>
              <w:spacing w:line="240" w:lineRule="auto"/>
              <w:jc w:val="left"/>
              <w:rPr>
                <w:b/>
              </w:rPr>
            </w:pPr>
            <w:r w:rsidRPr="00266FD8">
              <w:rPr>
                <w:b/>
              </w:rPr>
              <w:t>Totales</w:t>
            </w:r>
          </w:p>
        </w:tc>
        <w:tc>
          <w:tcPr>
            <w:tcW w:w="1023" w:type="dxa"/>
            <w:tcMar>
              <w:top w:w="57" w:type="dxa"/>
              <w:left w:w="57" w:type="dxa"/>
              <w:bottom w:w="57" w:type="dxa"/>
              <w:right w:w="57" w:type="dxa"/>
            </w:tcMar>
            <w:vAlign w:val="center"/>
          </w:tcPr>
          <w:p w14:paraId="620A8473" w14:textId="0B8DDC5F" w:rsidR="0028550B" w:rsidRPr="00266FD8" w:rsidRDefault="00285017" w:rsidP="00846E67">
            <w:pPr>
              <w:spacing w:line="240" w:lineRule="auto"/>
              <w:jc w:val="right"/>
              <w:rPr>
                <w:b/>
              </w:rPr>
            </w:pPr>
            <w:r w:rsidRPr="00266FD8">
              <w:rPr>
                <w:b/>
              </w:rPr>
              <w:t>5</w:t>
            </w:r>
          </w:p>
        </w:tc>
        <w:tc>
          <w:tcPr>
            <w:tcW w:w="1090" w:type="dxa"/>
            <w:tcMar>
              <w:top w:w="57" w:type="dxa"/>
              <w:left w:w="57" w:type="dxa"/>
              <w:bottom w:w="57" w:type="dxa"/>
              <w:right w:w="57" w:type="dxa"/>
            </w:tcMar>
            <w:vAlign w:val="center"/>
          </w:tcPr>
          <w:p w14:paraId="4888293C" w14:textId="6B98C562" w:rsidR="0028550B" w:rsidRPr="00266FD8" w:rsidRDefault="00285017" w:rsidP="00846E67">
            <w:pPr>
              <w:spacing w:line="240" w:lineRule="auto"/>
              <w:jc w:val="right"/>
              <w:rPr>
                <w:b/>
              </w:rPr>
            </w:pPr>
            <w:r w:rsidRPr="00266FD8">
              <w:rPr>
                <w:b/>
              </w:rPr>
              <w:t>287</w:t>
            </w:r>
          </w:p>
        </w:tc>
        <w:tc>
          <w:tcPr>
            <w:tcW w:w="1229" w:type="dxa"/>
            <w:tcMar>
              <w:top w:w="57" w:type="dxa"/>
              <w:left w:w="57" w:type="dxa"/>
              <w:bottom w:w="57" w:type="dxa"/>
              <w:right w:w="57" w:type="dxa"/>
            </w:tcMar>
            <w:vAlign w:val="center"/>
          </w:tcPr>
          <w:p w14:paraId="2AA2CD7F" w14:textId="5C4BD252" w:rsidR="0028550B" w:rsidRPr="00266FD8" w:rsidRDefault="00285017" w:rsidP="00846E67">
            <w:pPr>
              <w:spacing w:line="240" w:lineRule="auto"/>
              <w:jc w:val="right"/>
              <w:rPr>
                <w:b/>
              </w:rPr>
            </w:pPr>
            <w:r w:rsidRPr="00266FD8">
              <w:rPr>
                <w:b/>
              </w:rPr>
              <w:t>3</w:t>
            </w:r>
          </w:p>
        </w:tc>
        <w:tc>
          <w:tcPr>
            <w:tcW w:w="1003" w:type="dxa"/>
            <w:vAlign w:val="center"/>
          </w:tcPr>
          <w:p w14:paraId="42B24DCA" w14:textId="49062387" w:rsidR="0028550B" w:rsidRPr="00BA7F49" w:rsidRDefault="00285017" w:rsidP="00846E67">
            <w:pPr>
              <w:spacing w:line="240" w:lineRule="auto"/>
              <w:jc w:val="right"/>
              <w:rPr>
                <w:b/>
              </w:rPr>
            </w:pPr>
            <w:r w:rsidRPr="00BA7F49">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6440691"/>
      <w:r w:rsidR="008A1F9E">
        <w:lastRenderedPageBreak/>
        <w:t>Estructura Organizacional</w:t>
      </w:r>
      <w:bookmarkEnd w:id="18"/>
    </w:p>
    <w:p w14:paraId="4558A232" w14:textId="250403F6" w:rsidR="00B8089B" w:rsidRDefault="00FC637C" w:rsidP="00B8089B">
      <w:r>
        <w:rPr>
          <w:noProof/>
        </w:rPr>
        <w:pict w14:anchorId="018B777C">
          <v:group id="_x0000_s1081" editas="orgchart" style="position:absolute;left:0;text-align:left;margin-left:-7.65pt;margin-top:20.6pt;width:457.5pt;height:498pt;z-index:251657216"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496;top:8584;width:344;height:2845;flip:y" o:connectortype="elbow" adj="-611389,103091,-611389" strokecolor="#669"/>
            <v:shape id="_s1084" o:spid="_x0000_s1084" type="#_x0000_t33" style="position:absolute;left:11496;top:8584;width:344;height:1765;flip:y" o:connectortype="elbow" adj="-611389,152969,-611389" strokecolor="#669"/>
            <v:shape id="_s1085" o:spid="_x0000_s1085" type="#_x0000_t33" style="position:absolute;left:11496;top:8584;width:344;height:685;flip:y" o:connectortype="elbow" adj="-611389,360234,-611389" strokecolor="#669"/>
            <v:shape id="_s1086" o:spid="_x0000_s1086" type="#_x0000_t33" style="position:absolute;left:8616;top:8584;width:343;height:1765;flip:y" o:connectortype="elbow" adj="-430018,152969,-430018" strokecolor="#669"/>
            <v:shape id="_s1087" o:spid="_x0000_s1087" type="#_x0000_t33" style="position:absolute;left:8616;top:8584;width:343;height:685;flip:y" o:connectortype="elbow" adj="-430018,360234,-430018" strokecolor="#669"/>
            <v:shape id="_s1088" o:spid="_x0000_s1088" type="#_x0000_t33" style="position:absolute;left:5737;top:8584;width:343;height:5006;flip:y" o:connectortype="elbow" adj="-248747,67919,-248747" strokecolor="#669"/>
            <v:shape id="_s1089" o:spid="_x0000_s1089" type="#_x0000_t33" style="position:absolute;left:5737;top:8584;width:343;height:3926;flip:y" o:connectortype="elbow" adj="-248747,80666,-248747" strokecolor="#669"/>
            <v:shape id="_s1090" o:spid="_x0000_s1090" type="#_x0000_t33" style="position:absolute;left:5737;top:8584;width:343;height:2845;flip:y" o:connectortype="elbow" adj="-248747,103091,-248747" strokecolor="#669"/>
            <v:shape id="_s1091" o:spid="_x0000_s1091" type="#_x0000_t33" style="position:absolute;left:5737;top:8584;width:343;height:1765;flip:y" o:connectortype="elbow" adj="-248747,152969,-248747" strokecolor="#669"/>
            <v:shape id="_s1092" o:spid="_x0000_s1092" type="#_x0000_t33" style="position:absolute;left:5737;top:8584;width:343;height:685;flip:y" o:connectortype="elbow" adj="-248747,360234,-248747" strokecolor="#669"/>
            <v:shape id="_s1093" o:spid="_x0000_s1093" type="#_x0000_t33" style="position:absolute;left:8959;top:4265;width:342;height:2845;rotation:180" o:connectortype="elbow" adj="-474257,-70299,-474257" strokecolor="#669"/>
            <v:shape id="_s1094" o:spid="_x0000_s1094" type="#_x0000_t33" style="position:absolute;left:8616;top:4265;width:343;height:2845;flip:y" o:connectortype="elbow" adj="-430018,70299,-430018" strokecolor="#669"/>
            <v:shape id="_s1095" o:spid="_x0000_s1095" type="#_x0000_t33" style="position:absolute;left:8959;top:4265;width:342;height:1766;rotation:180" o:connectortype="elbow" adj="-474257,-100036,-474257" strokecolor="#669"/>
            <v:shape id="_s1096" o:spid="_x0000_s1096" type="#_x0000_t33" style="position:absolute;left:8616;top:4265;width:343;height:1765;flip:y" o:connectortype="elbow" adj="-430018,100107,-430018"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35;top:4589;width:3530;height:2881;rotation:270;flip:x" o:connectortype="elbow" adj="1098,36934,-124205" strokecolor="#669"/>
            <v:shapetype id="_x0000_t32" coordsize="21600,21600" o:spt="32" o:oned="t" path="m,l21600,21600e" filled="f">
              <v:path arrowok="t" fillok="f" o:connecttype="none"/>
              <o:lock v:ext="edit" shapetype="t"/>
            </v:shapetype>
            <v:shape id="_s1098" o:spid="_x0000_s1098" type="#_x0000_t32" style="position:absolute;left:7195;top:6029;width:3530;height:1;rotation:270" o:connectortype="elbow" adj="-88616,-1,-88616" strokecolor="#669"/>
            <v:shape id="_s1099" o:spid="_x0000_s1099" type="#_x0000_t34" style="position:absolute;left:5755;top:4590;width:3530;height:2879;rotation:270" o:connectortype="elbow" adj="1098,-36954,-53047" strokecolor="#669"/>
            <v:shape id="_s1100" o:spid="_x0000_s1100" type="#_x0000_t33" style="position:absolute;left:8959;top:4265;width:342;height:685;rotation:180" o:connectortype="elbow" adj="-474257,-223968,-474257" strokecolor="#669"/>
            <v:shape id="_s1101" o:spid="_x0000_s1101" type="#_x0000_t33" style="position:absolute;left:8616;top:4265;width:343;height:686;flip:y" o:connectortype="elbow" adj="-430018,223500,-430018" strokecolor="#669"/>
            <v:shape id="_s1102" o:spid="_x0000_s1102" type="#_x0000_t32" style="position:absolute;left:8815;top:3329;width:290;height:1;rotation:270" o:connectortype="elbow" adj="-1075987,-1,-1075987"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F4616E" w:rsidRPr="00B34354" w:rsidRDefault="00F4616E"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F4616E" w:rsidRPr="00B34354" w:rsidRDefault="00F4616E" w:rsidP="005B5646">
                    <w:pPr>
                      <w:spacing w:line="240" w:lineRule="auto"/>
                      <w:jc w:val="center"/>
                      <w:rPr>
                        <w:rFonts w:cs="Arial"/>
                        <w:sz w:val="16"/>
                        <w:szCs w:val="16"/>
                      </w:rPr>
                    </w:pPr>
                    <w:r w:rsidRPr="00B34354">
                      <w:rPr>
                        <w:rFonts w:cs="Arial"/>
                        <w:sz w:val="16"/>
                        <w:szCs w:val="16"/>
                      </w:rPr>
                      <w:t xml:space="preserve">Gerencia </w:t>
                    </w:r>
                  </w:p>
                  <w:p w14:paraId="644CBC9B" w14:textId="77777777" w:rsidR="00F4616E" w:rsidRPr="00B34354" w:rsidRDefault="00F4616E"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F4616E" w:rsidRPr="00B34354" w:rsidRDefault="00F4616E"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F4616E" w:rsidRPr="00B34354" w:rsidRDefault="00F4616E" w:rsidP="005B5646">
                    <w:pPr>
                      <w:spacing w:line="240" w:lineRule="auto"/>
                      <w:jc w:val="center"/>
                      <w:rPr>
                        <w:rFonts w:cs="Arial"/>
                        <w:sz w:val="11"/>
                        <w:szCs w:val="12"/>
                      </w:rPr>
                    </w:pPr>
                    <w:r w:rsidRPr="00B34354">
                      <w:rPr>
                        <w:rFonts w:cs="Arial"/>
                        <w:sz w:val="11"/>
                        <w:szCs w:val="12"/>
                      </w:rPr>
                      <w:t>Asuntos</w:t>
                    </w:r>
                  </w:p>
                  <w:p w14:paraId="00957C6D" w14:textId="34061772" w:rsidR="00F4616E" w:rsidRPr="00B34354" w:rsidRDefault="00F4616E"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F4616E" w:rsidRPr="00B34354" w:rsidRDefault="00F4616E"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F4616E" w:rsidRPr="00B34354" w:rsidRDefault="00F4616E"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F4616E" w:rsidRPr="00B34354" w:rsidRDefault="00F4616E" w:rsidP="005B5646">
                    <w:pPr>
                      <w:spacing w:line="240" w:lineRule="auto"/>
                      <w:jc w:val="center"/>
                      <w:rPr>
                        <w:rFonts w:cs="Arial"/>
                        <w:sz w:val="11"/>
                        <w:szCs w:val="12"/>
                      </w:rPr>
                    </w:pPr>
                    <w:r w:rsidRPr="00B34354">
                      <w:rPr>
                        <w:rFonts w:cs="Arial"/>
                        <w:sz w:val="11"/>
                        <w:szCs w:val="12"/>
                      </w:rPr>
                      <w:t>Gerencia</w:t>
                    </w:r>
                  </w:p>
                  <w:p w14:paraId="437C34A8" w14:textId="77777777" w:rsidR="00F4616E" w:rsidRPr="00B34354" w:rsidRDefault="00F4616E"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F4616E" w:rsidRPr="00B34354" w:rsidRDefault="00F4616E"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F4616E" w:rsidRPr="00B34354" w:rsidRDefault="00F4616E"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F4616E" w:rsidRPr="00B34354" w:rsidRDefault="00F4616E"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F4616E" w:rsidRPr="00B34354" w:rsidRDefault="00F4616E" w:rsidP="005B5646">
                    <w:pPr>
                      <w:spacing w:line="240" w:lineRule="auto"/>
                      <w:jc w:val="center"/>
                      <w:rPr>
                        <w:rFonts w:cs="Arial"/>
                        <w:sz w:val="11"/>
                        <w:szCs w:val="12"/>
                      </w:rPr>
                    </w:pPr>
                    <w:r w:rsidRPr="00B34354">
                      <w:rPr>
                        <w:rFonts w:cs="Arial"/>
                        <w:sz w:val="11"/>
                        <w:szCs w:val="12"/>
                      </w:rPr>
                      <w:t>Administración</w:t>
                    </w:r>
                  </w:p>
                  <w:p w14:paraId="22B08D1B" w14:textId="4F0AFBF1" w:rsidR="00F4616E" w:rsidRPr="00B34354" w:rsidRDefault="00F4616E"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F4616E" w:rsidRPr="00B34354" w:rsidRDefault="00F4616E"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F4616E" w:rsidRPr="00B34354" w:rsidRDefault="00F4616E" w:rsidP="005B5646">
                    <w:pPr>
                      <w:spacing w:line="240" w:lineRule="auto"/>
                      <w:jc w:val="center"/>
                      <w:rPr>
                        <w:rFonts w:cs="Arial"/>
                        <w:sz w:val="11"/>
                        <w:szCs w:val="12"/>
                      </w:rPr>
                    </w:pPr>
                    <w:r w:rsidRPr="00B34354">
                      <w:rPr>
                        <w:rFonts w:cs="Arial"/>
                        <w:sz w:val="11"/>
                        <w:szCs w:val="12"/>
                      </w:rPr>
                      <w:t xml:space="preserve">de </w:t>
                    </w:r>
                  </w:p>
                  <w:p w14:paraId="379D3365" w14:textId="44180836" w:rsidR="00F4616E" w:rsidRPr="00B34354" w:rsidRDefault="00F4616E"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F4616E" w:rsidRPr="00B34354" w:rsidRDefault="00F4616E" w:rsidP="005B5646">
                    <w:pPr>
                      <w:spacing w:line="240" w:lineRule="auto"/>
                      <w:jc w:val="center"/>
                      <w:rPr>
                        <w:rFonts w:cs="Arial"/>
                        <w:sz w:val="11"/>
                        <w:szCs w:val="12"/>
                      </w:rPr>
                    </w:pPr>
                    <w:r w:rsidRPr="00B34354">
                      <w:rPr>
                        <w:rFonts w:cs="Arial"/>
                        <w:sz w:val="11"/>
                        <w:szCs w:val="12"/>
                      </w:rPr>
                      <w:t>Subgerencia de Asuntos</w:t>
                    </w:r>
                  </w:p>
                  <w:p w14:paraId="606919DB" w14:textId="77777777" w:rsidR="00F4616E" w:rsidRPr="00B34354" w:rsidRDefault="00F4616E"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F4616E" w:rsidRPr="00B34354" w:rsidRDefault="00F4616E" w:rsidP="005B5646">
                    <w:pPr>
                      <w:spacing w:line="240" w:lineRule="auto"/>
                      <w:jc w:val="center"/>
                      <w:rPr>
                        <w:rFonts w:cs="Arial"/>
                        <w:sz w:val="11"/>
                        <w:szCs w:val="12"/>
                      </w:rPr>
                    </w:pPr>
                    <w:r w:rsidRPr="00B34354">
                      <w:rPr>
                        <w:rFonts w:cs="Arial"/>
                        <w:sz w:val="11"/>
                        <w:szCs w:val="12"/>
                      </w:rPr>
                      <w:t>Subgerencia</w:t>
                    </w:r>
                  </w:p>
                  <w:p w14:paraId="3B11C3FF" w14:textId="6E778983" w:rsidR="00F4616E" w:rsidRPr="00B34354" w:rsidRDefault="00F4616E" w:rsidP="005B5646">
                    <w:pPr>
                      <w:spacing w:line="240" w:lineRule="auto"/>
                      <w:jc w:val="center"/>
                      <w:rPr>
                        <w:rFonts w:cs="Arial"/>
                        <w:sz w:val="11"/>
                        <w:szCs w:val="12"/>
                      </w:rPr>
                    </w:pPr>
                    <w:r w:rsidRPr="00B34354">
                      <w:rPr>
                        <w:rFonts w:cs="Arial"/>
                        <w:sz w:val="11"/>
                        <w:szCs w:val="12"/>
                      </w:rPr>
                      <w:t xml:space="preserve">de </w:t>
                    </w:r>
                  </w:p>
                  <w:p w14:paraId="3398D485" w14:textId="77777777" w:rsidR="00F4616E" w:rsidRPr="00B34354" w:rsidRDefault="00F4616E"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F4616E" w:rsidRPr="00B34354" w:rsidRDefault="00F4616E"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F4616E" w:rsidRPr="00B34354" w:rsidRDefault="00F4616E" w:rsidP="005B5646">
                    <w:pPr>
                      <w:spacing w:line="240" w:lineRule="auto"/>
                      <w:jc w:val="center"/>
                      <w:rPr>
                        <w:rFonts w:cs="Arial"/>
                        <w:sz w:val="11"/>
                        <w:szCs w:val="12"/>
                      </w:rPr>
                    </w:pPr>
                    <w:r w:rsidRPr="00B34354">
                      <w:rPr>
                        <w:rFonts w:cs="Arial"/>
                        <w:sz w:val="11"/>
                        <w:szCs w:val="12"/>
                      </w:rPr>
                      <w:t xml:space="preserve">de </w:t>
                    </w:r>
                  </w:p>
                  <w:p w14:paraId="5636B753" w14:textId="77777777" w:rsidR="00F4616E" w:rsidRPr="00B34354" w:rsidRDefault="00F4616E"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F4616E" w:rsidRPr="00B34354" w:rsidRDefault="00F4616E" w:rsidP="00C94BD1">
                    <w:pPr>
                      <w:jc w:val="center"/>
                      <w:rPr>
                        <w:rFonts w:cs="Arial"/>
                        <w:sz w:val="11"/>
                        <w:szCs w:val="12"/>
                      </w:rPr>
                    </w:pPr>
                    <w:r w:rsidRPr="00B34354">
                      <w:rPr>
                        <w:rFonts w:cs="Arial"/>
                        <w:sz w:val="11"/>
                        <w:szCs w:val="12"/>
                      </w:rPr>
                      <w:t xml:space="preserve">Subgerencia </w:t>
                    </w:r>
                  </w:p>
                  <w:p w14:paraId="549686F1" w14:textId="77777777" w:rsidR="00F4616E" w:rsidRPr="00B34354" w:rsidRDefault="00F4616E"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F4616E" w:rsidRPr="00B34354" w:rsidRDefault="00F4616E" w:rsidP="005B5646">
                    <w:pPr>
                      <w:jc w:val="center"/>
                      <w:rPr>
                        <w:rFonts w:cs="Arial"/>
                        <w:sz w:val="11"/>
                        <w:szCs w:val="12"/>
                      </w:rPr>
                    </w:pPr>
                    <w:r w:rsidRPr="00B34354">
                      <w:rPr>
                        <w:rFonts w:cs="Arial"/>
                        <w:sz w:val="11"/>
                        <w:szCs w:val="12"/>
                      </w:rPr>
                      <w:t>Subgerencia</w:t>
                    </w:r>
                  </w:p>
                  <w:p w14:paraId="48B4DC15" w14:textId="0986610E" w:rsidR="00F4616E" w:rsidRPr="00B34354" w:rsidRDefault="00F4616E"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F4616E" w:rsidRPr="00B34354" w:rsidRDefault="00F4616E" w:rsidP="005B5646">
                    <w:pPr>
                      <w:jc w:val="center"/>
                      <w:rPr>
                        <w:rFonts w:cs="Arial"/>
                        <w:sz w:val="11"/>
                        <w:szCs w:val="12"/>
                      </w:rPr>
                    </w:pPr>
                    <w:r w:rsidRPr="00B34354">
                      <w:rPr>
                        <w:rFonts w:cs="Arial"/>
                        <w:sz w:val="11"/>
                        <w:szCs w:val="12"/>
                      </w:rPr>
                      <w:t>Subgerencia Comercial</w:t>
                    </w:r>
                  </w:p>
                  <w:p w14:paraId="101E2D4E" w14:textId="40913C08" w:rsidR="00F4616E" w:rsidRPr="00B34354" w:rsidRDefault="00F4616E"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F4616E" w:rsidRPr="00B34354" w:rsidRDefault="00F4616E" w:rsidP="005B5646">
                    <w:pPr>
                      <w:jc w:val="center"/>
                      <w:rPr>
                        <w:rFonts w:cs="Arial"/>
                        <w:sz w:val="11"/>
                        <w:szCs w:val="12"/>
                      </w:rPr>
                    </w:pPr>
                    <w:r w:rsidRPr="00B34354">
                      <w:rPr>
                        <w:rFonts w:cs="Arial"/>
                        <w:sz w:val="11"/>
                        <w:szCs w:val="12"/>
                      </w:rPr>
                      <w:t>Subgerencia</w:t>
                    </w:r>
                  </w:p>
                  <w:p w14:paraId="12C41353" w14:textId="4E8AEEB0" w:rsidR="00F4616E" w:rsidRPr="00B34354" w:rsidRDefault="00F4616E"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F4616E" w:rsidRPr="00B34354" w:rsidRDefault="00F4616E" w:rsidP="00025838">
                    <w:pPr>
                      <w:jc w:val="center"/>
                      <w:rPr>
                        <w:rFonts w:cs="Arial"/>
                        <w:sz w:val="11"/>
                        <w:szCs w:val="12"/>
                      </w:rPr>
                    </w:pPr>
                    <w:r w:rsidRPr="00B34354">
                      <w:rPr>
                        <w:rFonts w:cs="Arial"/>
                        <w:sz w:val="11"/>
                        <w:szCs w:val="12"/>
                      </w:rPr>
                      <w:t xml:space="preserve">Subgerencia Comercial </w:t>
                    </w:r>
                  </w:p>
                  <w:p w14:paraId="5B8EFBD8" w14:textId="5EEA3045" w:rsidR="00F4616E" w:rsidRPr="00B34354" w:rsidRDefault="00F4616E"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F4616E" w:rsidRPr="00B34354" w:rsidRDefault="00F4616E" w:rsidP="005B5646">
                    <w:pPr>
                      <w:jc w:val="center"/>
                      <w:rPr>
                        <w:rFonts w:cs="Arial"/>
                        <w:sz w:val="11"/>
                        <w:szCs w:val="12"/>
                      </w:rPr>
                    </w:pPr>
                    <w:r w:rsidRPr="00B34354">
                      <w:rPr>
                        <w:rFonts w:cs="Arial"/>
                        <w:sz w:val="11"/>
                        <w:szCs w:val="12"/>
                      </w:rPr>
                      <w:t>Subgerencia de Gestión</w:t>
                    </w:r>
                  </w:p>
                  <w:p w14:paraId="6CF71EDD" w14:textId="77777777" w:rsidR="00F4616E" w:rsidRPr="00B34354" w:rsidRDefault="00F4616E"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F4616E" w:rsidRPr="00B34354" w:rsidRDefault="00F4616E" w:rsidP="005B5646">
                    <w:pPr>
                      <w:jc w:val="center"/>
                      <w:rPr>
                        <w:rFonts w:cs="Arial"/>
                        <w:sz w:val="11"/>
                        <w:szCs w:val="12"/>
                      </w:rPr>
                    </w:pPr>
                    <w:r w:rsidRPr="00B34354">
                      <w:rPr>
                        <w:rFonts w:cs="Arial"/>
                        <w:sz w:val="11"/>
                        <w:szCs w:val="12"/>
                      </w:rPr>
                      <w:t>Subgerencia de</w:t>
                    </w:r>
                  </w:p>
                  <w:p w14:paraId="30E92A8B" w14:textId="77777777" w:rsidR="00F4616E" w:rsidRPr="00B34354" w:rsidRDefault="00F4616E"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F4616E" w:rsidRPr="00B34354" w:rsidRDefault="00F4616E" w:rsidP="005B5646">
                    <w:pPr>
                      <w:jc w:val="center"/>
                      <w:rPr>
                        <w:rFonts w:cs="Arial"/>
                        <w:sz w:val="11"/>
                        <w:szCs w:val="12"/>
                      </w:rPr>
                    </w:pPr>
                    <w:r w:rsidRPr="00B34354">
                      <w:rPr>
                        <w:rFonts w:cs="Arial"/>
                        <w:sz w:val="11"/>
                        <w:szCs w:val="12"/>
                      </w:rPr>
                      <w:t xml:space="preserve">Subgerencia de </w:t>
                    </w:r>
                  </w:p>
                  <w:p w14:paraId="7C11DEE0" w14:textId="1415373E" w:rsidR="00F4616E" w:rsidRPr="00B34354" w:rsidRDefault="00F4616E"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F4616E" w:rsidRPr="00B34354" w:rsidRDefault="00F4616E" w:rsidP="005B5646">
                    <w:pPr>
                      <w:jc w:val="center"/>
                      <w:rPr>
                        <w:rFonts w:cs="Arial"/>
                        <w:sz w:val="11"/>
                        <w:szCs w:val="12"/>
                      </w:rPr>
                    </w:pPr>
                    <w:r w:rsidRPr="00B34354">
                      <w:rPr>
                        <w:rFonts w:cs="Arial"/>
                        <w:sz w:val="11"/>
                        <w:szCs w:val="12"/>
                      </w:rPr>
                      <w:t>Subgerencia de</w:t>
                    </w:r>
                  </w:p>
                  <w:p w14:paraId="54A0230C" w14:textId="6787CAD4" w:rsidR="00F4616E" w:rsidRPr="00B34354" w:rsidRDefault="00F4616E"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F4616E" w:rsidRPr="00B34354" w:rsidRDefault="00F4616E"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025838">
          <w:footerReference w:type="default" r:id="rId10"/>
          <w:pgSz w:w="12242" w:h="15842" w:code="122"/>
          <w:pgMar w:top="1701" w:right="2268" w:bottom="2268" w:left="1701" w:header="709" w:footer="709" w:gutter="0"/>
          <w:cols w:space="708"/>
          <w:docGrid w:linePitch="360"/>
        </w:sectPr>
      </w:pPr>
    </w:p>
    <w:p w14:paraId="18539825" w14:textId="457D9F64" w:rsidR="00D873C5" w:rsidRDefault="00D873C5" w:rsidP="008A1F9E">
      <w:pPr>
        <w:pStyle w:val="Ttulo2"/>
      </w:pPr>
      <w:bookmarkStart w:id="20" w:name="_Toc526440692"/>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6440693"/>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6440694"/>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6440695"/>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6440696"/>
      <w:r>
        <w:lastRenderedPageBreak/>
        <w:t>Marco Teórico</w:t>
      </w:r>
      <w:bookmarkEnd w:id="27"/>
      <w:bookmarkEnd w:id="28"/>
    </w:p>
    <w:p w14:paraId="5054529C" w14:textId="77777777" w:rsidR="007B7CC0" w:rsidRDefault="007B7CC0" w:rsidP="00910F20"/>
    <w:p w14:paraId="1B329781" w14:textId="08917143" w:rsidR="00A9510B" w:rsidRDefault="00A9510B" w:rsidP="00A9510B">
      <w:pPr>
        <w:pStyle w:val="Ttulo2"/>
      </w:pPr>
      <w:bookmarkStart w:id="29" w:name="_Toc525761453"/>
      <w:bookmarkStart w:id="30" w:name="_Toc526440697"/>
      <w:r>
        <w:t>CMMI</w:t>
      </w:r>
      <w:r>
        <w:rPr>
          <w:rStyle w:val="Refdenotaalpie"/>
        </w:rPr>
        <w:footnoteReference w:id="3"/>
      </w:r>
      <w:bookmarkEnd w:id="30"/>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1" w:name="_Toc525761454"/>
      <w:bookmarkStart w:id="32" w:name="_Toc526440698"/>
      <w:bookmarkEnd w:id="29"/>
      <w:r w:rsidR="00CA4410">
        <w:lastRenderedPageBreak/>
        <w:t>Guía del PMBOK</w:t>
      </w:r>
      <w:bookmarkEnd w:id="31"/>
      <w:r w:rsidR="00E67114">
        <w:rPr>
          <w:rStyle w:val="Refdenotaalpie"/>
        </w:rPr>
        <w:footnoteReference w:id="4"/>
      </w:r>
      <w:bookmarkEnd w:id="32"/>
    </w:p>
    <w:p w14:paraId="6AB9E8C7" w14:textId="4D3541EA"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1E504D">
      <w:pPr>
        <w:numPr>
          <w:ilvl w:val="0"/>
          <w:numId w:val="40"/>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7DCDC54" w:rsidR="006B342C" w:rsidRDefault="006B342C" w:rsidP="00910F20">
      <w:r>
        <w:br w:type="page"/>
      </w:r>
      <w:r>
        <w:lastRenderedPageBreak/>
        <w:t>La siguiente figura, contenida en la guía del PMBOK</w:t>
      </w:r>
      <w:r w:rsidR="001E04F6">
        <w:t xml:space="preserve">, representa la relación entre los componentes claves de los proyectos y los demás conceptos </w:t>
      </w:r>
      <w:r w:rsidR="0039357A">
        <w:rPr>
          <w:noProof/>
        </w:rPr>
        <w:pict w14:anchorId="2B3A651F">
          <v:shape id="_x0000_s1138" type="#_x0000_t75" style="position:absolute;left:0;text-align:left;margin-left:0;margin-top:65.55pt;width:413.75pt;height:433.6pt;z-index:251659264;visibility:visible;mso-wrap-style:square;mso-position-horizontal:center;mso-position-horizontal-relative:text;mso-position-vertical-relative:text">
            <v:imagedata r:id="rId11" o:title=""/>
          </v:shape>
        </w:pict>
      </w:r>
      <w:r w:rsidR="001E04F6">
        <w:t>descritos en la guía (grupos de procesos y áreas de conocimiento):</w:t>
      </w:r>
    </w:p>
    <w:p w14:paraId="09AB754C" w14:textId="05953E51" w:rsidR="001E04F6" w:rsidRDefault="001E04F6" w:rsidP="00910F20"/>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3" w:name="_Toc308398436"/>
      <w:bookmarkStart w:id="34" w:name="_Toc526440699"/>
      <w:r w:rsidR="00764356">
        <w:lastRenderedPageBreak/>
        <w:t>Grupos de Procesos de la Dirección de Proyectos</w:t>
      </w:r>
      <w:bookmarkEnd w:id="33"/>
      <w:bookmarkEnd w:id="34"/>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5" w:name="_Toc308398437"/>
      <w:bookmarkStart w:id="36" w:name="_Toc526440700"/>
      <w:r w:rsidRPr="00554341">
        <w:t>Áreas de Conocimiento de la Dirección de Proyectos</w:t>
      </w:r>
      <w:bookmarkEnd w:id="35"/>
      <w:bookmarkEnd w:id="36"/>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7EB3E325"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proyectos:</w:t>
      </w:r>
    </w:p>
    <w:p w14:paraId="4812BD41" w14:textId="51E72173" w:rsidR="00A95659" w:rsidRDefault="00587C5C" w:rsidP="004E0F96">
      <w:pPr>
        <w:jc w:val="center"/>
        <w:rPr>
          <w:noProof/>
        </w:rPr>
      </w:pPr>
      <w:r>
        <w:rPr>
          <w:noProof/>
        </w:rPr>
        <w:pict w14:anchorId="10DE0C87">
          <v:shape id="_x0000_i1025" type="#_x0000_t75" style="width:341.2pt;height:477.65pt;visibility:visible;mso-wrap-style:square">
            <v:imagedata r:id="rId12" o:title=""/>
          </v:shape>
        </w:pict>
      </w:r>
    </w:p>
    <w:p w14:paraId="29084FE3" w14:textId="3B96F8EF" w:rsidR="00AA1CD1" w:rsidRDefault="00AA1CD1" w:rsidP="00107EA0">
      <w:pPr>
        <w:pStyle w:val="Grfico1"/>
      </w:pPr>
      <w:bookmarkStart w:id="37"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3D3BAC6B" w:rsidR="009025C3" w:rsidRDefault="00B8540C" w:rsidP="00B8540C">
      <w:pPr>
        <w:pStyle w:val="Ttulo2"/>
      </w:pPr>
      <w:r>
        <w:br w:type="page"/>
      </w:r>
      <w:bookmarkStart w:id="38" w:name="_Toc526440701"/>
      <w:r w:rsidR="009025C3" w:rsidRPr="00B8540C">
        <w:lastRenderedPageBreak/>
        <w:t>Buenas Prácticas</w:t>
      </w:r>
      <w:bookmarkEnd w:id="37"/>
      <w:bookmarkEnd w:id="38"/>
    </w:p>
    <w:p w14:paraId="3552641B" w14:textId="1B15AD95"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ACD15E2" w:rsidR="001256D3" w:rsidRDefault="008563C5" w:rsidP="0025737E">
      <w:r>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proofErr w:type="spellStart"/>
      <w:r w:rsidR="00205A71">
        <w:t>aún</w:t>
      </w:r>
      <w:proofErr w:type="spellEnd"/>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39" w:name="_Toc526440702"/>
      <w:r w:rsidR="0025737E">
        <w:lastRenderedPageBreak/>
        <w:t>Mejora Continua</w:t>
      </w:r>
      <w:bookmarkEnd w:id="39"/>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39357A" w:rsidP="0025737E">
      <w:r>
        <w:rPr>
          <w:noProof/>
        </w:rPr>
        <w:pict w14:anchorId="61D816CE">
          <v:group id="_x0000_s1125" editas="cycle" style="position:absolute;left:0;text-align:left;margin-left:87.15pt;margin-top:11.4pt;width:222.3pt;height:191.8pt;z-index:251658240"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F4616E" w:rsidRPr="00EE339D" w:rsidRDefault="00F4616E" w:rsidP="00453623">
                    <w:pPr>
                      <w:jc w:val="center"/>
                      <w:rPr>
                        <w:b/>
                        <w:shadow/>
                        <w:sz w:val="17"/>
                      </w:rPr>
                    </w:pPr>
                    <w:r w:rsidRPr="00EE339D">
                      <w:rPr>
                        <w:b/>
                        <w:shadow/>
                        <w:sz w:val="17"/>
                      </w:rPr>
                      <w:t>ETAPA 1:</w:t>
                    </w:r>
                  </w:p>
                  <w:p w14:paraId="4FC262EB" w14:textId="77777777" w:rsidR="00F4616E" w:rsidRPr="00EE339D" w:rsidRDefault="00F4616E" w:rsidP="00453623">
                    <w:pPr>
                      <w:jc w:val="center"/>
                      <w:rPr>
                        <w:b/>
                        <w:shadow/>
                        <w:sz w:val="17"/>
                      </w:rPr>
                    </w:pPr>
                    <w:r w:rsidRPr="00EE339D">
                      <w:rPr>
                        <w:b/>
                        <w:shadow/>
                        <w:sz w:val="17"/>
                      </w:rPr>
                      <w:t>PLANIFICAR</w:t>
                    </w:r>
                  </w:p>
                  <w:p w14:paraId="6F59B134" w14:textId="77777777" w:rsidR="00F4616E" w:rsidRPr="00EE339D" w:rsidRDefault="00F4616E"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F4616E" w:rsidRPr="00EE339D" w:rsidRDefault="00F4616E" w:rsidP="00453623">
                    <w:pPr>
                      <w:jc w:val="center"/>
                      <w:rPr>
                        <w:b/>
                        <w:shadow/>
                        <w:sz w:val="17"/>
                      </w:rPr>
                    </w:pPr>
                    <w:r w:rsidRPr="00EE339D">
                      <w:rPr>
                        <w:b/>
                        <w:shadow/>
                        <w:sz w:val="17"/>
                      </w:rPr>
                      <w:t>ETAPA 3:</w:t>
                    </w:r>
                  </w:p>
                  <w:p w14:paraId="37EDEFAD" w14:textId="77777777" w:rsidR="00F4616E" w:rsidRPr="00EE339D" w:rsidRDefault="00F4616E"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F4616E" w:rsidRPr="00EE339D" w:rsidRDefault="00F4616E" w:rsidP="00453623">
                    <w:pPr>
                      <w:jc w:val="center"/>
                      <w:rPr>
                        <w:b/>
                        <w:shadow/>
                        <w:sz w:val="17"/>
                      </w:rPr>
                    </w:pPr>
                    <w:r w:rsidRPr="00EE339D">
                      <w:rPr>
                        <w:b/>
                        <w:shadow/>
                        <w:sz w:val="17"/>
                      </w:rPr>
                      <w:t>ETAPA 4:</w:t>
                    </w:r>
                  </w:p>
                  <w:p w14:paraId="1CFBF116" w14:textId="77777777" w:rsidR="00F4616E" w:rsidRPr="00EE339D" w:rsidRDefault="00F4616E"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F4616E" w:rsidRPr="00EE339D" w:rsidRDefault="00F4616E" w:rsidP="00453623">
                    <w:pPr>
                      <w:jc w:val="center"/>
                      <w:rPr>
                        <w:b/>
                        <w:shadow/>
                        <w:sz w:val="17"/>
                      </w:rPr>
                    </w:pPr>
                    <w:r w:rsidRPr="00EE339D">
                      <w:rPr>
                        <w:b/>
                        <w:shadow/>
                        <w:sz w:val="17"/>
                      </w:rPr>
                      <w:t>ETAPA 2:</w:t>
                    </w:r>
                  </w:p>
                  <w:p w14:paraId="657C5B9D" w14:textId="77777777" w:rsidR="00F4616E" w:rsidRPr="00EE339D" w:rsidRDefault="00F4616E"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0" w:name="_Toc526440703"/>
      <w:r w:rsidR="00F70BDF">
        <w:lastRenderedPageBreak/>
        <w:t>Factores Críticos</w:t>
      </w:r>
      <w:bookmarkEnd w:id="40"/>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1" w:name="_Toc525761456"/>
      <w:bookmarkStart w:id="42" w:name="_Toc526440704"/>
      <w:r>
        <w:lastRenderedPageBreak/>
        <w:t>Desarrollo</w:t>
      </w:r>
      <w:bookmarkEnd w:id="41"/>
      <w:bookmarkEnd w:id="42"/>
    </w:p>
    <w:p w14:paraId="1B745436" w14:textId="58CF4F17" w:rsidR="000A38C4" w:rsidRDefault="000A38C4" w:rsidP="00910F20"/>
    <w:p w14:paraId="241A1D65" w14:textId="4793A96E" w:rsidR="000A38C4" w:rsidRDefault="00662DAD" w:rsidP="00262B59">
      <w:pPr>
        <w:pStyle w:val="Ttulo2"/>
      </w:pPr>
      <w:bookmarkStart w:id="43" w:name="_Toc525761457"/>
      <w:bookmarkStart w:id="44" w:name="_Toc526440705"/>
      <w:r>
        <w:t>Metodología</w:t>
      </w:r>
      <w:bookmarkEnd w:id="43"/>
      <w:bookmarkEnd w:id="44"/>
    </w:p>
    <w:p w14:paraId="06D7AD04" w14:textId="4FB47125" w:rsidR="00662DAD" w:rsidRDefault="00662DAD" w:rsidP="00910F20"/>
    <w:p w14:paraId="58656684" w14:textId="086CD52D" w:rsidR="00523FB2" w:rsidRDefault="00523FB2" w:rsidP="00262B59">
      <w:pPr>
        <w:pStyle w:val="Ttulo2"/>
      </w:pPr>
      <w:bookmarkStart w:id="45" w:name="_Toc525761458"/>
      <w:bookmarkStart w:id="46" w:name="_Toc526440706"/>
      <w:r>
        <w:t>Identificación de Factores Críticos</w:t>
      </w:r>
      <w:bookmarkEnd w:id="45"/>
      <w:bookmarkEnd w:id="46"/>
    </w:p>
    <w:p w14:paraId="523ACCC1" w14:textId="73A41C78" w:rsidR="00523FB2" w:rsidRDefault="00523FB2" w:rsidP="00910F20"/>
    <w:p w14:paraId="79E50DF1" w14:textId="1C1C47BD" w:rsidR="00621DF1" w:rsidRDefault="00621DF1" w:rsidP="00262B59">
      <w:pPr>
        <w:pStyle w:val="Ttulo3"/>
      </w:pPr>
      <w:bookmarkStart w:id="47" w:name="_Toc525761459"/>
      <w:bookmarkStart w:id="48" w:name="_Toc526440707"/>
      <w:r>
        <w:t>Revisión de Antecedentes Históricos</w:t>
      </w:r>
      <w:bookmarkEnd w:id="47"/>
      <w:bookmarkEnd w:id="48"/>
    </w:p>
    <w:p w14:paraId="03F8ED76" w14:textId="2FF41601" w:rsidR="00621DF1" w:rsidRDefault="00621DF1" w:rsidP="00910F20"/>
    <w:p w14:paraId="56350067" w14:textId="66E6A6C1" w:rsidR="00314BDA" w:rsidRDefault="00314BDA" w:rsidP="00262B59">
      <w:pPr>
        <w:pStyle w:val="Ttulo3"/>
      </w:pPr>
      <w:bookmarkStart w:id="49" w:name="_Toc525761460"/>
      <w:bookmarkStart w:id="50" w:name="_Toc526440708"/>
      <w:r>
        <w:t>Visión de Expertos y Usuarios</w:t>
      </w:r>
      <w:bookmarkEnd w:id="49"/>
      <w:bookmarkEnd w:id="50"/>
    </w:p>
    <w:p w14:paraId="39983AFE" w14:textId="77777777" w:rsidR="00314BDA" w:rsidRDefault="00314BDA" w:rsidP="00910F20"/>
    <w:p w14:paraId="41FD02A0" w14:textId="2890CDD4" w:rsidR="00621DF1" w:rsidRDefault="00621DF1" w:rsidP="00262B59">
      <w:pPr>
        <w:pStyle w:val="Ttulo3"/>
      </w:pPr>
      <w:bookmarkStart w:id="51" w:name="_Toc525761461"/>
      <w:bookmarkStart w:id="52" w:name="_Toc526440709"/>
      <w:r>
        <w:t>Análisis</w:t>
      </w:r>
      <w:r w:rsidR="006F7000">
        <w:t xml:space="preserve"> de la Información</w:t>
      </w:r>
      <w:bookmarkEnd w:id="51"/>
      <w:bookmarkEnd w:id="52"/>
    </w:p>
    <w:p w14:paraId="18426850" w14:textId="46A885BA" w:rsidR="00621DF1" w:rsidRDefault="00621DF1" w:rsidP="00910F20"/>
    <w:p w14:paraId="4A1F010B" w14:textId="3C60ECAE" w:rsidR="00621DF1" w:rsidRDefault="00621DF1" w:rsidP="00262B59">
      <w:pPr>
        <w:pStyle w:val="Ttulo3"/>
      </w:pPr>
      <w:bookmarkStart w:id="53" w:name="_Toc525761462"/>
      <w:bookmarkStart w:id="54" w:name="_Toc526440710"/>
      <w:r>
        <w:t>Factores Críticos</w:t>
      </w:r>
      <w:bookmarkEnd w:id="53"/>
      <w:bookmarkEnd w:id="54"/>
    </w:p>
    <w:p w14:paraId="090082BC" w14:textId="77777777" w:rsidR="00621DF1" w:rsidRDefault="00621DF1" w:rsidP="00910F20"/>
    <w:p w14:paraId="59CF5A66" w14:textId="31464FEA" w:rsidR="00523FB2" w:rsidRDefault="00B238EA" w:rsidP="00262B59">
      <w:pPr>
        <w:pStyle w:val="Ttulo2"/>
      </w:pPr>
      <w:bookmarkStart w:id="55" w:name="_Toc525761463"/>
      <w:bookmarkStart w:id="56" w:name="_Toc526440711"/>
      <w:r>
        <w:t>Desarrollo del Manual</w:t>
      </w:r>
      <w:bookmarkEnd w:id="55"/>
      <w:bookmarkEnd w:id="56"/>
    </w:p>
    <w:p w14:paraId="44091B9C" w14:textId="77777777" w:rsidR="00F86AA9" w:rsidRDefault="00F86AA9" w:rsidP="00262B59"/>
    <w:p w14:paraId="717494A1" w14:textId="14D4D557" w:rsidR="00262B59" w:rsidRDefault="00F86AA9" w:rsidP="00F86AA9">
      <w:pPr>
        <w:pStyle w:val="Ttulo3"/>
      </w:pPr>
      <w:bookmarkStart w:id="57" w:name="_Toc525761464"/>
      <w:bookmarkStart w:id="58" w:name="_Toc526440712"/>
      <w:r>
        <w:t>Estructura del Manual de Buenas Prácticas</w:t>
      </w:r>
      <w:bookmarkEnd w:id="57"/>
      <w:bookmarkEnd w:id="58"/>
    </w:p>
    <w:p w14:paraId="5892DA7D" w14:textId="77777777" w:rsidR="00F86AA9" w:rsidRPr="00262B59" w:rsidRDefault="00F86AA9" w:rsidP="00262B59"/>
    <w:p w14:paraId="7C14326E" w14:textId="2CA777C8" w:rsidR="00B238EA" w:rsidRDefault="00F86AA9" w:rsidP="00F86AA9">
      <w:pPr>
        <w:pStyle w:val="Ttulo3"/>
      </w:pPr>
      <w:bookmarkStart w:id="59" w:name="_Toc525761465"/>
      <w:bookmarkStart w:id="60" w:name="_Toc526440713"/>
      <w:r>
        <w:t>Validación de la Estructura</w:t>
      </w:r>
      <w:bookmarkEnd w:id="59"/>
      <w:bookmarkEnd w:id="60"/>
    </w:p>
    <w:p w14:paraId="2FAAF931" w14:textId="4D2695DB" w:rsidR="000F390A" w:rsidRDefault="000F390A" w:rsidP="000F390A"/>
    <w:p w14:paraId="5C4FD038" w14:textId="66EAF298" w:rsidR="000F390A" w:rsidRDefault="00B13A81" w:rsidP="00B13A81">
      <w:pPr>
        <w:pStyle w:val="Ttulo3"/>
      </w:pPr>
      <w:bookmarkStart w:id="61" w:name="_Toc525761466"/>
      <w:bookmarkStart w:id="62" w:name="_Toc526440714"/>
      <w:r>
        <w:t>Elaboración de Contenidos</w:t>
      </w:r>
      <w:bookmarkEnd w:id="61"/>
      <w:bookmarkEnd w:id="62"/>
    </w:p>
    <w:p w14:paraId="5E69B072" w14:textId="77777777" w:rsidR="00B13A81" w:rsidRPr="000F390A" w:rsidRDefault="00B13A81" w:rsidP="000F390A"/>
    <w:p w14:paraId="1FCA05F9" w14:textId="755972D4" w:rsidR="00F86AA9" w:rsidRDefault="00B13A81" w:rsidP="003A681A">
      <w:pPr>
        <w:pStyle w:val="Ttulo3"/>
      </w:pPr>
      <w:bookmarkStart w:id="63" w:name="_Toc525761467"/>
      <w:bookmarkStart w:id="64" w:name="_Toc526440715"/>
      <w:r>
        <w:lastRenderedPageBreak/>
        <w:t>Validación del Contenido</w:t>
      </w:r>
      <w:bookmarkEnd w:id="63"/>
      <w:bookmarkEnd w:id="64"/>
    </w:p>
    <w:p w14:paraId="039715E5" w14:textId="77777777" w:rsidR="003A681A" w:rsidRPr="003A681A" w:rsidRDefault="003A681A" w:rsidP="003A681A"/>
    <w:p w14:paraId="76C898A8" w14:textId="72EA7052" w:rsidR="00B238EA" w:rsidRDefault="00B238EA" w:rsidP="000F390A">
      <w:pPr>
        <w:pStyle w:val="Ttulo2"/>
      </w:pPr>
      <w:bookmarkStart w:id="65" w:name="_Toc525761468"/>
      <w:bookmarkStart w:id="66" w:name="_Toc526440716"/>
      <w:r>
        <w:t>Plan de Implementación</w:t>
      </w:r>
      <w:bookmarkEnd w:id="65"/>
      <w:bookmarkEnd w:id="66"/>
    </w:p>
    <w:p w14:paraId="26E3F127" w14:textId="76AF2CB5" w:rsidR="00B238EA" w:rsidRDefault="00B238EA" w:rsidP="00910F20"/>
    <w:p w14:paraId="39531D4E" w14:textId="6E6D5A32" w:rsidR="00B168B0" w:rsidRDefault="00B168B0" w:rsidP="0073703E">
      <w:pPr>
        <w:pStyle w:val="Ttulo3"/>
      </w:pPr>
      <w:bookmarkStart w:id="67" w:name="_Toc525761469"/>
      <w:bookmarkStart w:id="68" w:name="_Toc526440717"/>
      <w:r>
        <w:t>Plan de Acción</w:t>
      </w:r>
      <w:bookmarkEnd w:id="67"/>
      <w:bookmarkEnd w:id="68"/>
    </w:p>
    <w:p w14:paraId="742A2799" w14:textId="103E071B" w:rsidR="00B168B0" w:rsidRDefault="00B168B0" w:rsidP="00910F20"/>
    <w:p w14:paraId="36A3474A" w14:textId="7E7B963B" w:rsidR="00B168B0" w:rsidRDefault="00B168B0" w:rsidP="0073703E">
      <w:pPr>
        <w:pStyle w:val="Ttulo3"/>
      </w:pPr>
      <w:bookmarkStart w:id="69" w:name="_Toc525761470"/>
      <w:bookmarkStart w:id="70" w:name="_Toc526440718"/>
      <w:r>
        <w:t>Cronograma de Implementación</w:t>
      </w:r>
      <w:bookmarkEnd w:id="69"/>
      <w:bookmarkEnd w:id="70"/>
    </w:p>
    <w:p w14:paraId="5490D089" w14:textId="77777777" w:rsidR="002C55A0" w:rsidRDefault="002C55A0" w:rsidP="00910F20"/>
    <w:p w14:paraId="5D08FEBB" w14:textId="534779B0" w:rsidR="002C55A0" w:rsidRDefault="002C55A0" w:rsidP="002C55A0">
      <w:pPr>
        <w:pStyle w:val="Ttulo2"/>
      </w:pPr>
      <w:bookmarkStart w:id="71" w:name="_Toc525761471"/>
      <w:bookmarkStart w:id="72" w:name="_Toc526440719"/>
      <w:r>
        <w:t>Resultados</w:t>
      </w:r>
      <w:bookmarkEnd w:id="71"/>
      <w:bookmarkEnd w:id="72"/>
    </w:p>
    <w:p w14:paraId="781431EC" w14:textId="39CC2B89" w:rsidR="00AB71E9" w:rsidRDefault="00AB71E9" w:rsidP="00AB71E9"/>
    <w:p w14:paraId="68AF09E6" w14:textId="2270360F" w:rsidR="00AB71E9" w:rsidRPr="00AB71E9" w:rsidRDefault="00AB71E9" w:rsidP="00AB71E9">
      <w:pPr>
        <w:pStyle w:val="Ttulo1"/>
      </w:pPr>
      <w:r>
        <w:br w:type="page"/>
      </w:r>
      <w:bookmarkStart w:id="73" w:name="_Toc525761472"/>
      <w:bookmarkStart w:id="74" w:name="_Toc526440720"/>
      <w:r>
        <w:lastRenderedPageBreak/>
        <w:t>Conclusiones</w:t>
      </w:r>
      <w:bookmarkEnd w:id="73"/>
      <w:bookmarkEnd w:id="74"/>
    </w:p>
    <w:p w14:paraId="028F6CA4" w14:textId="77777777" w:rsidR="00AB71E9" w:rsidRDefault="00AB71E9" w:rsidP="00910F20"/>
    <w:p w14:paraId="01F783CF" w14:textId="77777777" w:rsidR="00AB71E9" w:rsidRDefault="00AB71E9" w:rsidP="00AB71E9">
      <w:pPr>
        <w:pStyle w:val="Ttulo2"/>
      </w:pPr>
      <w:bookmarkStart w:id="75" w:name="_Toc525761473"/>
      <w:bookmarkStart w:id="76" w:name="_Toc526440721"/>
      <w:r>
        <w:t>Conclusiones</w:t>
      </w:r>
      <w:bookmarkEnd w:id="75"/>
      <w:bookmarkEnd w:id="76"/>
    </w:p>
    <w:p w14:paraId="7BC44D40" w14:textId="77777777" w:rsidR="00AB71E9" w:rsidRDefault="00AB71E9" w:rsidP="00215DE1"/>
    <w:p w14:paraId="6ACAE61A" w14:textId="77777777" w:rsidR="00FA3CE9" w:rsidRDefault="00AB71E9" w:rsidP="00AB71E9">
      <w:pPr>
        <w:pStyle w:val="Ttulo2"/>
      </w:pPr>
      <w:bookmarkStart w:id="77" w:name="_Toc525761474"/>
      <w:bookmarkStart w:id="78" w:name="_Toc526440722"/>
      <w:r>
        <w:t>Aporte</w:t>
      </w:r>
      <w:bookmarkEnd w:id="77"/>
      <w:bookmarkEnd w:id="78"/>
    </w:p>
    <w:p w14:paraId="2CCBDBA9" w14:textId="17E6129D" w:rsidR="00FA3CE9" w:rsidRDefault="00FA3CE9" w:rsidP="00FA3CE9"/>
    <w:p w14:paraId="7064D4D8" w14:textId="6DDF6DB1" w:rsidR="00FA3CE9" w:rsidRDefault="00EA4D25" w:rsidP="00EA4D25">
      <w:pPr>
        <w:pStyle w:val="Ttulo1"/>
      </w:pPr>
      <w:r>
        <w:br w:type="page"/>
      </w:r>
      <w:bookmarkStart w:id="79" w:name="_Toc526440723"/>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6440724"/>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6440725"/>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39357A" w:rsidP="00620D83">
            <w:pPr>
              <w:numPr>
                <w:ilvl w:val="0"/>
                <w:numId w:val="36"/>
              </w:numPr>
              <w:spacing w:line="240" w:lineRule="auto"/>
              <w:rPr>
                <w:rStyle w:val="Hipervnculo"/>
                <w:rFonts w:cs="Arial"/>
                <w:color w:val="000000"/>
                <w:szCs w:val="22"/>
                <w:u w:val="none"/>
              </w:rPr>
            </w:pPr>
            <w:hyperlink r:id="rId13"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39357A" w:rsidP="00620D83">
            <w:pPr>
              <w:numPr>
                <w:ilvl w:val="0"/>
                <w:numId w:val="36"/>
              </w:numPr>
              <w:spacing w:line="240" w:lineRule="auto"/>
              <w:rPr>
                <w:rStyle w:val="Hipervnculo"/>
                <w:rFonts w:cs="Arial"/>
                <w:color w:val="000000"/>
                <w:szCs w:val="22"/>
              </w:rPr>
            </w:pPr>
            <w:hyperlink r:id="rId14"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39357A" w:rsidP="00AA1CD1">
            <w:pPr>
              <w:numPr>
                <w:ilvl w:val="0"/>
                <w:numId w:val="36"/>
              </w:numPr>
              <w:spacing w:line="240" w:lineRule="auto"/>
              <w:rPr>
                <w:rStyle w:val="Hipervnculo"/>
                <w:rFonts w:cs="Arial"/>
                <w:color w:val="auto"/>
                <w:szCs w:val="22"/>
                <w:u w:val="none"/>
              </w:rPr>
            </w:pPr>
            <w:hyperlink r:id="rId15"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6440726"/>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42E8" w14:textId="77777777" w:rsidR="00F4616E" w:rsidRDefault="00F4616E" w:rsidP="00CF388A">
      <w:r>
        <w:separator/>
      </w:r>
    </w:p>
  </w:endnote>
  <w:endnote w:type="continuationSeparator" w:id="0">
    <w:p w14:paraId="6AF7FFCD" w14:textId="77777777" w:rsidR="00F4616E" w:rsidRDefault="00F4616E"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F4616E" w:rsidRDefault="00F4616E">
    <w:pPr>
      <w:pStyle w:val="Piedepgina"/>
      <w:jc w:val="right"/>
    </w:pPr>
    <w:r>
      <w:fldChar w:fldCharType="begin"/>
    </w:r>
    <w:r>
      <w:instrText>PAGE   \* MERGEFORMAT</w:instrText>
    </w:r>
    <w:r>
      <w:fldChar w:fldCharType="separate"/>
    </w:r>
    <w:r>
      <w:rPr>
        <w:lang w:val="es-ES"/>
      </w:rPr>
      <w:t>2</w:t>
    </w:r>
    <w:r>
      <w:fldChar w:fldCharType="end"/>
    </w:r>
  </w:p>
  <w:p w14:paraId="28FC53C4" w14:textId="77777777" w:rsidR="00F4616E" w:rsidRDefault="00F4616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962A" w14:textId="77777777" w:rsidR="00F4616E" w:rsidRDefault="00F4616E" w:rsidP="00CF388A">
      <w:r>
        <w:separator/>
      </w:r>
    </w:p>
  </w:footnote>
  <w:footnote w:type="continuationSeparator" w:id="0">
    <w:p w14:paraId="4A76B768" w14:textId="77777777" w:rsidR="00F4616E" w:rsidRDefault="00F4616E" w:rsidP="00CF388A">
      <w:r>
        <w:continuationSeparator/>
      </w:r>
    </w:p>
  </w:footnote>
  <w:footnote w:id="1">
    <w:p w14:paraId="2A469B21" w14:textId="3A38305B" w:rsidR="00F4616E" w:rsidRDefault="00F4616E">
      <w:pPr>
        <w:pStyle w:val="Textonotapie"/>
      </w:pPr>
      <w:r>
        <w:rPr>
          <w:rStyle w:val="Refdenotaalpie"/>
        </w:rPr>
        <w:footnoteRef/>
      </w:r>
      <w:r>
        <w:t xml:space="preserve"> TI = Tecnologías de la Información</w:t>
      </w:r>
    </w:p>
  </w:footnote>
  <w:footnote w:id="2">
    <w:p w14:paraId="402E6D0B" w14:textId="4AC0017F" w:rsidR="00F4616E" w:rsidRDefault="00F4616E">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footnote>
  <w:footnote w:id="3">
    <w:p w14:paraId="4EB2CBB7" w14:textId="47D9B003" w:rsidR="00F4616E" w:rsidRPr="00A9510B" w:rsidRDefault="00F4616E">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F4616E" w:rsidRPr="006A35A4" w:rsidRDefault="00F4616E">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proofErr w:type="gramStart"/>
      <w:r w:rsidRPr="005B0856">
        <w:rPr>
          <w:lang w:val="en-US"/>
        </w:rPr>
        <w:t>Of</w:t>
      </w:r>
      <w:proofErr w:type="gramEnd"/>
      <w:r w:rsidRPr="005B0856">
        <w:rPr>
          <w:lang w:val="en-US"/>
        </w:rPr>
        <w:t xml:space="preserve"> Know</w:t>
      </w:r>
      <w:r>
        <w:rPr>
          <w:lang w:val="en-US"/>
        </w:rPr>
        <w:t>led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1" w15:restartNumberingAfterBreak="0">
    <w:nsid w:val="1041321F"/>
    <w:multiLevelType w:val="singleLevel"/>
    <w:tmpl w:val="6C1CE31A"/>
    <w:lvl w:ilvl="0">
      <w:start w:val="1"/>
      <w:numFmt w:val="decimal"/>
      <w:pStyle w:val="Grfico1"/>
      <w:lvlText w:val="Figura %1."/>
      <w:lvlJc w:val="left"/>
      <w:pPr>
        <w:ind w:left="360" w:hanging="360"/>
      </w:pPr>
      <w:rPr>
        <w:rFonts w:ascii="Arial" w:hAnsi="Arial" w:hint="default"/>
        <w:b w:val="0"/>
        <w:i/>
        <w:sz w:val="24"/>
      </w:rPr>
    </w:lvl>
  </w:abstractNum>
  <w:abstractNum w:abstractNumId="12"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4"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6"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0B859BE"/>
    <w:multiLevelType w:val="hybridMultilevel"/>
    <w:tmpl w:val="34005D7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9"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0"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1"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3"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4"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5"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6"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7"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8"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9"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30"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3"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4"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5"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6"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8"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9"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40"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6"/>
  </w:num>
  <w:num w:numId="2">
    <w:abstractNumId w:val="13"/>
  </w:num>
  <w:num w:numId="3">
    <w:abstractNumId w:val="26"/>
  </w:num>
  <w:num w:numId="4">
    <w:abstractNumId w:val="29"/>
  </w:num>
  <w:num w:numId="5">
    <w:abstractNumId w:val="3"/>
  </w:num>
  <w:num w:numId="6">
    <w:abstractNumId w:val="11"/>
  </w:num>
  <w:num w:numId="7">
    <w:abstractNumId w:val="5"/>
  </w:num>
  <w:num w:numId="8">
    <w:abstractNumId w:val="8"/>
  </w:num>
  <w:num w:numId="9">
    <w:abstractNumId w:val="38"/>
  </w:num>
  <w:num w:numId="10">
    <w:abstractNumId w:val="30"/>
  </w:num>
  <w:num w:numId="11">
    <w:abstractNumId w:val="25"/>
  </w:num>
  <w:num w:numId="12">
    <w:abstractNumId w:val="32"/>
  </w:num>
  <w:num w:numId="13">
    <w:abstractNumId w:val="6"/>
  </w:num>
  <w:num w:numId="14">
    <w:abstractNumId w:val="23"/>
  </w:num>
  <w:num w:numId="15">
    <w:abstractNumId w:val="0"/>
  </w:num>
  <w:num w:numId="16">
    <w:abstractNumId w:val="20"/>
  </w:num>
  <w:num w:numId="17">
    <w:abstractNumId w:val="19"/>
  </w:num>
  <w:num w:numId="18">
    <w:abstractNumId w:val="28"/>
  </w:num>
  <w:num w:numId="19">
    <w:abstractNumId w:val="18"/>
  </w:num>
  <w:num w:numId="20">
    <w:abstractNumId w:val="35"/>
  </w:num>
  <w:num w:numId="21">
    <w:abstractNumId w:val="33"/>
  </w:num>
  <w:num w:numId="22">
    <w:abstractNumId w:val="22"/>
  </w:num>
  <w:num w:numId="23">
    <w:abstractNumId w:val="34"/>
  </w:num>
  <w:num w:numId="24">
    <w:abstractNumId w:val="40"/>
  </w:num>
  <w:num w:numId="25">
    <w:abstractNumId w:val="15"/>
  </w:num>
  <w:num w:numId="26">
    <w:abstractNumId w:val="24"/>
  </w:num>
  <w:num w:numId="27">
    <w:abstractNumId w:val="14"/>
  </w:num>
  <w:num w:numId="28">
    <w:abstractNumId w:val="37"/>
  </w:num>
  <w:num w:numId="29">
    <w:abstractNumId w:val="31"/>
  </w:num>
  <w:num w:numId="30">
    <w:abstractNumId w:val="21"/>
  </w:num>
  <w:num w:numId="31">
    <w:abstractNumId w:val="9"/>
  </w:num>
  <w:num w:numId="32">
    <w:abstractNumId w:val="4"/>
  </w:num>
  <w:num w:numId="33">
    <w:abstractNumId w:val="39"/>
  </w:num>
  <w:num w:numId="34">
    <w:abstractNumId w:val="16"/>
  </w:num>
  <w:num w:numId="35">
    <w:abstractNumId w:val="1"/>
  </w:num>
  <w:num w:numId="36">
    <w:abstractNumId w:val="10"/>
  </w:num>
  <w:num w:numId="37">
    <w:abstractNumId w:val="12"/>
  </w:num>
  <w:num w:numId="38">
    <w:abstractNumId w:val="27"/>
  </w:num>
  <w:num w:numId="39">
    <w:abstractNumId w:val="2"/>
  </w:num>
  <w:num w:numId="40">
    <w:abstractNumId w:val="7"/>
  </w:num>
  <w:num w:numId="41">
    <w:abstractNumId w:val="1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432E"/>
    <w:rsid w:val="00015536"/>
    <w:rsid w:val="0001561B"/>
    <w:rsid w:val="0001630C"/>
    <w:rsid w:val="00016371"/>
    <w:rsid w:val="00020057"/>
    <w:rsid w:val="000233F8"/>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CD0"/>
    <w:rsid w:val="00042C1A"/>
    <w:rsid w:val="00042DF6"/>
    <w:rsid w:val="00042FF4"/>
    <w:rsid w:val="000437EF"/>
    <w:rsid w:val="00044DC6"/>
    <w:rsid w:val="00046D3E"/>
    <w:rsid w:val="00047337"/>
    <w:rsid w:val="00051FD0"/>
    <w:rsid w:val="000525CB"/>
    <w:rsid w:val="000549AF"/>
    <w:rsid w:val="00054ABA"/>
    <w:rsid w:val="0005718F"/>
    <w:rsid w:val="00057822"/>
    <w:rsid w:val="000605E4"/>
    <w:rsid w:val="000609F1"/>
    <w:rsid w:val="0006198B"/>
    <w:rsid w:val="00061B57"/>
    <w:rsid w:val="00063361"/>
    <w:rsid w:val="00064717"/>
    <w:rsid w:val="000657A1"/>
    <w:rsid w:val="00065984"/>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E61"/>
    <w:rsid w:val="00085357"/>
    <w:rsid w:val="00085C8A"/>
    <w:rsid w:val="00085DBB"/>
    <w:rsid w:val="000870BF"/>
    <w:rsid w:val="00087EF2"/>
    <w:rsid w:val="0009093E"/>
    <w:rsid w:val="00093222"/>
    <w:rsid w:val="0009385A"/>
    <w:rsid w:val="0009399B"/>
    <w:rsid w:val="00093A36"/>
    <w:rsid w:val="000940FB"/>
    <w:rsid w:val="00094FD3"/>
    <w:rsid w:val="000950E2"/>
    <w:rsid w:val="00095488"/>
    <w:rsid w:val="000955FD"/>
    <w:rsid w:val="00096265"/>
    <w:rsid w:val="0009750F"/>
    <w:rsid w:val="000978C3"/>
    <w:rsid w:val="000A0597"/>
    <w:rsid w:val="000A205E"/>
    <w:rsid w:val="000A25EF"/>
    <w:rsid w:val="000A38C4"/>
    <w:rsid w:val="000A43A3"/>
    <w:rsid w:val="000A440B"/>
    <w:rsid w:val="000A459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1280"/>
    <w:rsid w:val="000E1AAA"/>
    <w:rsid w:val="000E1B71"/>
    <w:rsid w:val="000E1F13"/>
    <w:rsid w:val="000E2438"/>
    <w:rsid w:val="000E2AB2"/>
    <w:rsid w:val="000E2E2F"/>
    <w:rsid w:val="000E2E66"/>
    <w:rsid w:val="000E368F"/>
    <w:rsid w:val="000E3721"/>
    <w:rsid w:val="000E6013"/>
    <w:rsid w:val="000E621B"/>
    <w:rsid w:val="000E7A34"/>
    <w:rsid w:val="000F009D"/>
    <w:rsid w:val="000F0E5F"/>
    <w:rsid w:val="000F0FAB"/>
    <w:rsid w:val="000F1371"/>
    <w:rsid w:val="000F13A0"/>
    <w:rsid w:val="000F2113"/>
    <w:rsid w:val="000F3560"/>
    <w:rsid w:val="000F390A"/>
    <w:rsid w:val="000F6AB4"/>
    <w:rsid w:val="000F7318"/>
    <w:rsid w:val="0010177C"/>
    <w:rsid w:val="001024E1"/>
    <w:rsid w:val="00106F25"/>
    <w:rsid w:val="001077F9"/>
    <w:rsid w:val="00107EA0"/>
    <w:rsid w:val="00111E0D"/>
    <w:rsid w:val="00112E81"/>
    <w:rsid w:val="0011393E"/>
    <w:rsid w:val="00114DEB"/>
    <w:rsid w:val="00115D9C"/>
    <w:rsid w:val="001164F9"/>
    <w:rsid w:val="001174A9"/>
    <w:rsid w:val="00117F4C"/>
    <w:rsid w:val="0012089A"/>
    <w:rsid w:val="0012177E"/>
    <w:rsid w:val="001231A6"/>
    <w:rsid w:val="00124FE8"/>
    <w:rsid w:val="00125647"/>
    <w:rsid w:val="001256D3"/>
    <w:rsid w:val="0012688E"/>
    <w:rsid w:val="00126D6F"/>
    <w:rsid w:val="00127C70"/>
    <w:rsid w:val="001303C0"/>
    <w:rsid w:val="00130CB0"/>
    <w:rsid w:val="00131C63"/>
    <w:rsid w:val="00132101"/>
    <w:rsid w:val="001336D1"/>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D74"/>
    <w:rsid w:val="0014506E"/>
    <w:rsid w:val="00145F3A"/>
    <w:rsid w:val="001461B1"/>
    <w:rsid w:val="00147986"/>
    <w:rsid w:val="00150F74"/>
    <w:rsid w:val="001518AD"/>
    <w:rsid w:val="00151B1D"/>
    <w:rsid w:val="00151EDE"/>
    <w:rsid w:val="001521DD"/>
    <w:rsid w:val="001532E4"/>
    <w:rsid w:val="001543B1"/>
    <w:rsid w:val="001571C0"/>
    <w:rsid w:val="001571E9"/>
    <w:rsid w:val="00160094"/>
    <w:rsid w:val="00161549"/>
    <w:rsid w:val="0016234B"/>
    <w:rsid w:val="00164274"/>
    <w:rsid w:val="00164749"/>
    <w:rsid w:val="001657A7"/>
    <w:rsid w:val="00165CC5"/>
    <w:rsid w:val="00166456"/>
    <w:rsid w:val="00166500"/>
    <w:rsid w:val="00167F4C"/>
    <w:rsid w:val="00171471"/>
    <w:rsid w:val="0017153E"/>
    <w:rsid w:val="0017274D"/>
    <w:rsid w:val="001731F5"/>
    <w:rsid w:val="00176CB6"/>
    <w:rsid w:val="001775B6"/>
    <w:rsid w:val="00177842"/>
    <w:rsid w:val="00180C3C"/>
    <w:rsid w:val="00180CFB"/>
    <w:rsid w:val="00181BF1"/>
    <w:rsid w:val="00182B2F"/>
    <w:rsid w:val="0018420E"/>
    <w:rsid w:val="001844E8"/>
    <w:rsid w:val="00185BBF"/>
    <w:rsid w:val="001866A9"/>
    <w:rsid w:val="00192A7D"/>
    <w:rsid w:val="00192CC4"/>
    <w:rsid w:val="00193D62"/>
    <w:rsid w:val="0019446C"/>
    <w:rsid w:val="001958AE"/>
    <w:rsid w:val="00195BC6"/>
    <w:rsid w:val="001978A7"/>
    <w:rsid w:val="001A0700"/>
    <w:rsid w:val="001A0A4F"/>
    <w:rsid w:val="001A21E6"/>
    <w:rsid w:val="001A249F"/>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67D"/>
    <w:rsid w:val="001C7ED2"/>
    <w:rsid w:val="001D0278"/>
    <w:rsid w:val="001D136E"/>
    <w:rsid w:val="001D2DE3"/>
    <w:rsid w:val="001D2DF1"/>
    <w:rsid w:val="001D40D6"/>
    <w:rsid w:val="001D4900"/>
    <w:rsid w:val="001D70E8"/>
    <w:rsid w:val="001E04F6"/>
    <w:rsid w:val="001E0FFD"/>
    <w:rsid w:val="001E2D3C"/>
    <w:rsid w:val="001E3702"/>
    <w:rsid w:val="001E3FEC"/>
    <w:rsid w:val="001E42F0"/>
    <w:rsid w:val="001E448E"/>
    <w:rsid w:val="001E504D"/>
    <w:rsid w:val="001E5471"/>
    <w:rsid w:val="001E60E0"/>
    <w:rsid w:val="001E64FE"/>
    <w:rsid w:val="001E6E94"/>
    <w:rsid w:val="001E7738"/>
    <w:rsid w:val="001F0233"/>
    <w:rsid w:val="001F0ADA"/>
    <w:rsid w:val="001F17BE"/>
    <w:rsid w:val="001F2358"/>
    <w:rsid w:val="001F25F5"/>
    <w:rsid w:val="001F465D"/>
    <w:rsid w:val="001F5065"/>
    <w:rsid w:val="001F5AE5"/>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15A5"/>
    <w:rsid w:val="002119AA"/>
    <w:rsid w:val="002127ED"/>
    <w:rsid w:val="002134A6"/>
    <w:rsid w:val="00214069"/>
    <w:rsid w:val="00215DE1"/>
    <w:rsid w:val="00216290"/>
    <w:rsid w:val="00216B2A"/>
    <w:rsid w:val="00216FA7"/>
    <w:rsid w:val="00217475"/>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60FE"/>
    <w:rsid w:val="002470FB"/>
    <w:rsid w:val="00247B69"/>
    <w:rsid w:val="00247D10"/>
    <w:rsid w:val="0025155A"/>
    <w:rsid w:val="00252C4F"/>
    <w:rsid w:val="00253E88"/>
    <w:rsid w:val="0025646F"/>
    <w:rsid w:val="0025737E"/>
    <w:rsid w:val="00260DF6"/>
    <w:rsid w:val="002618FF"/>
    <w:rsid w:val="00262002"/>
    <w:rsid w:val="00262B59"/>
    <w:rsid w:val="002638AA"/>
    <w:rsid w:val="0026414D"/>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8FF"/>
    <w:rsid w:val="00285017"/>
    <w:rsid w:val="0028550B"/>
    <w:rsid w:val="002859C2"/>
    <w:rsid w:val="00286701"/>
    <w:rsid w:val="00286B21"/>
    <w:rsid w:val="00290532"/>
    <w:rsid w:val="00291B9A"/>
    <w:rsid w:val="00291E6C"/>
    <w:rsid w:val="00293D5D"/>
    <w:rsid w:val="00296370"/>
    <w:rsid w:val="00296887"/>
    <w:rsid w:val="00296A39"/>
    <w:rsid w:val="002A00F9"/>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A5"/>
    <w:rsid w:val="002D1318"/>
    <w:rsid w:val="002D1BC1"/>
    <w:rsid w:val="002D3029"/>
    <w:rsid w:val="002D6EF5"/>
    <w:rsid w:val="002D72B1"/>
    <w:rsid w:val="002E00CC"/>
    <w:rsid w:val="002E0126"/>
    <w:rsid w:val="002E1BD7"/>
    <w:rsid w:val="002E1D83"/>
    <w:rsid w:val="002E2D40"/>
    <w:rsid w:val="002E4936"/>
    <w:rsid w:val="002E503C"/>
    <w:rsid w:val="002E54EF"/>
    <w:rsid w:val="002E60FC"/>
    <w:rsid w:val="002E659F"/>
    <w:rsid w:val="002F0521"/>
    <w:rsid w:val="002F0524"/>
    <w:rsid w:val="002F1638"/>
    <w:rsid w:val="002F4699"/>
    <w:rsid w:val="002F4E19"/>
    <w:rsid w:val="002F5B82"/>
    <w:rsid w:val="002F5F54"/>
    <w:rsid w:val="002F6129"/>
    <w:rsid w:val="002F70A9"/>
    <w:rsid w:val="0030045D"/>
    <w:rsid w:val="00301172"/>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D31"/>
    <w:rsid w:val="00325D45"/>
    <w:rsid w:val="0032791C"/>
    <w:rsid w:val="00331307"/>
    <w:rsid w:val="003321B6"/>
    <w:rsid w:val="00332915"/>
    <w:rsid w:val="00333541"/>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1F59"/>
    <w:rsid w:val="0035207C"/>
    <w:rsid w:val="00352D27"/>
    <w:rsid w:val="00353B6E"/>
    <w:rsid w:val="003553BB"/>
    <w:rsid w:val="003560E1"/>
    <w:rsid w:val="003574B1"/>
    <w:rsid w:val="00366EDC"/>
    <w:rsid w:val="0037016E"/>
    <w:rsid w:val="003709A6"/>
    <w:rsid w:val="003716CB"/>
    <w:rsid w:val="003723F0"/>
    <w:rsid w:val="00375940"/>
    <w:rsid w:val="003762DD"/>
    <w:rsid w:val="003802F3"/>
    <w:rsid w:val="00380420"/>
    <w:rsid w:val="003821F4"/>
    <w:rsid w:val="003829E2"/>
    <w:rsid w:val="00383F38"/>
    <w:rsid w:val="003849DD"/>
    <w:rsid w:val="00384E16"/>
    <w:rsid w:val="00385210"/>
    <w:rsid w:val="003855BE"/>
    <w:rsid w:val="00385727"/>
    <w:rsid w:val="003875DE"/>
    <w:rsid w:val="003907B4"/>
    <w:rsid w:val="00390AFC"/>
    <w:rsid w:val="00392427"/>
    <w:rsid w:val="0039357A"/>
    <w:rsid w:val="00393CA9"/>
    <w:rsid w:val="00394D19"/>
    <w:rsid w:val="00396050"/>
    <w:rsid w:val="00396CE9"/>
    <w:rsid w:val="00397BF2"/>
    <w:rsid w:val="003A1863"/>
    <w:rsid w:val="003A4F0A"/>
    <w:rsid w:val="003A57B3"/>
    <w:rsid w:val="003A5C4F"/>
    <w:rsid w:val="003A681A"/>
    <w:rsid w:val="003A6D7D"/>
    <w:rsid w:val="003B0BDA"/>
    <w:rsid w:val="003B1850"/>
    <w:rsid w:val="003B1B90"/>
    <w:rsid w:val="003B27F8"/>
    <w:rsid w:val="003B2CBB"/>
    <w:rsid w:val="003B304A"/>
    <w:rsid w:val="003B3452"/>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5F48"/>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4B06"/>
    <w:rsid w:val="004056B3"/>
    <w:rsid w:val="004058DB"/>
    <w:rsid w:val="00407AD0"/>
    <w:rsid w:val="00411059"/>
    <w:rsid w:val="004115DF"/>
    <w:rsid w:val="00412BCB"/>
    <w:rsid w:val="0041355B"/>
    <w:rsid w:val="00413BD5"/>
    <w:rsid w:val="00415865"/>
    <w:rsid w:val="00417743"/>
    <w:rsid w:val="00417A94"/>
    <w:rsid w:val="0042008A"/>
    <w:rsid w:val="00420348"/>
    <w:rsid w:val="0042095B"/>
    <w:rsid w:val="00421892"/>
    <w:rsid w:val="00421939"/>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73B"/>
    <w:rsid w:val="00450DD4"/>
    <w:rsid w:val="004529E0"/>
    <w:rsid w:val="00453623"/>
    <w:rsid w:val="004547A0"/>
    <w:rsid w:val="004562DD"/>
    <w:rsid w:val="0045658D"/>
    <w:rsid w:val="004603AD"/>
    <w:rsid w:val="004606EA"/>
    <w:rsid w:val="0046103D"/>
    <w:rsid w:val="004635A8"/>
    <w:rsid w:val="00465158"/>
    <w:rsid w:val="00465904"/>
    <w:rsid w:val="00466E5C"/>
    <w:rsid w:val="00470651"/>
    <w:rsid w:val="00470A16"/>
    <w:rsid w:val="004714A4"/>
    <w:rsid w:val="00472443"/>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B64D2"/>
    <w:rsid w:val="004C047D"/>
    <w:rsid w:val="004C1571"/>
    <w:rsid w:val="004C2734"/>
    <w:rsid w:val="004C32E0"/>
    <w:rsid w:val="004C3E37"/>
    <w:rsid w:val="004C441A"/>
    <w:rsid w:val="004C473D"/>
    <w:rsid w:val="004C4B69"/>
    <w:rsid w:val="004C4ECA"/>
    <w:rsid w:val="004C58EC"/>
    <w:rsid w:val="004C6E85"/>
    <w:rsid w:val="004C6EF8"/>
    <w:rsid w:val="004C7377"/>
    <w:rsid w:val="004D0F36"/>
    <w:rsid w:val="004D21B4"/>
    <w:rsid w:val="004D378E"/>
    <w:rsid w:val="004D3E77"/>
    <w:rsid w:val="004E05B3"/>
    <w:rsid w:val="004E0F96"/>
    <w:rsid w:val="004E1BAD"/>
    <w:rsid w:val="004E675E"/>
    <w:rsid w:val="004E731E"/>
    <w:rsid w:val="004F0AFE"/>
    <w:rsid w:val="004F30E8"/>
    <w:rsid w:val="004F316D"/>
    <w:rsid w:val="004F46D8"/>
    <w:rsid w:val="004F50D5"/>
    <w:rsid w:val="004F5E48"/>
    <w:rsid w:val="004F60BB"/>
    <w:rsid w:val="004F67B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0976"/>
    <w:rsid w:val="00521CCC"/>
    <w:rsid w:val="00523FB2"/>
    <w:rsid w:val="00524F82"/>
    <w:rsid w:val="00525BAF"/>
    <w:rsid w:val="00526987"/>
    <w:rsid w:val="00526B2B"/>
    <w:rsid w:val="00526DB9"/>
    <w:rsid w:val="00530A48"/>
    <w:rsid w:val="00530B4E"/>
    <w:rsid w:val="00531CE0"/>
    <w:rsid w:val="00532F25"/>
    <w:rsid w:val="0053407C"/>
    <w:rsid w:val="005348F2"/>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57BB"/>
    <w:rsid w:val="005662F2"/>
    <w:rsid w:val="005664E3"/>
    <w:rsid w:val="00566ACC"/>
    <w:rsid w:val="00570758"/>
    <w:rsid w:val="00570979"/>
    <w:rsid w:val="005711D2"/>
    <w:rsid w:val="00572533"/>
    <w:rsid w:val="00574D9C"/>
    <w:rsid w:val="00575065"/>
    <w:rsid w:val="00575088"/>
    <w:rsid w:val="005773AA"/>
    <w:rsid w:val="0058058B"/>
    <w:rsid w:val="00580786"/>
    <w:rsid w:val="005818F1"/>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55D0"/>
    <w:rsid w:val="005F6ACC"/>
    <w:rsid w:val="005F6DBB"/>
    <w:rsid w:val="005F70C2"/>
    <w:rsid w:val="005F7219"/>
    <w:rsid w:val="005F7492"/>
    <w:rsid w:val="006003F3"/>
    <w:rsid w:val="0060077E"/>
    <w:rsid w:val="00602BAC"/>
    <w:rsid w:val="006051D5"/>
    <w:rsid w:val="00605AEC"/>
    <w:rsid w:val="00606569"/>
    <w:rsid w:val="00611000"/>
    <w:rsid w:val="00611C63"/>
    <w:rsid w:val="00611D8B"/>
    <w:rsid w:val="0061209D"/>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A2A"/>
    <w:rsid w:val="00666BD5"/>
    <w:rsid w:val="00667C27"/>
    <w:rsid w:val="0067011B"/>
    <w:rsid w:val="0067061E"/>
    <w:rsid w:val="00670875"/>
    <w:rsid w:val="006726E1"/>
    <w:rsid w:val="0067382B"/>
    <w:rsid w:val="00673FA0"/>
    <w:rsid w:val="0067407F"/>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290C"/>
    <w:rsid w:val="00694026"/>
    <w:rsid w:val="006948A0"/>
    <w:rsid w:val="006948ED"/>
    <w:rsid w:val="00695A96"/>
    <w:rsid w:val="00697232"/>
    <w:rsid w:val="00697AA6"/>
    <w:rsid w:val="006A16FC"/>
    <w:rsid w:val="006A1A19"/>
    <w:rsid w:val="006A35A4"/>
    <w:rsid w:val="006A4556"/>
    <w:rsid w:val="006A45FD"/>
    <w:rsid w:val="006A52F0"/>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736"/>
    <w:rsid w:val="006D1430"/>
    <w:rsid w:val="006D3CDB"/>
    <w:rsid w:val="006D54EC"/>
    <w:rsid w:val="006D56C6"/>
    <w:rsid w:val="006D5A06"/>
    <w:rsid w:val="006D6136"/>
    <w:rsid w:val="006D6B5C"/>
    <w:rsid w:val="006D6D9D"/>
    <w:rsid w:val="006D7052"/>
    <w:rsid w:val="006D7D84"/>
    <w:rsid w:val="006E00EA"/>
    <w:rsid w:val="006E076F"/>
    <w:rsid w:val="006E0C45"/>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442A"/>
    <w:rsid w:val="006F5278"/>
    <w:rsid w:val="006F5834"/>
    <w:rsid w:val="006F60FC"/>
    <w:rsid w:val="006F7000"/>
    <w:rsid w:val="006F7173"/>
    <w:rsid w:val="006F74AB"/>
    <w:rsid w:val="00700FCF"/>
    <w:rsid w:val="007011F3"/>
    <w:rsid w:val="00701697"/>
    <w:rsid w:val="00701A03"/>
    <w:rsid w:val="00702892"/>
    <w:rsid w:val="00702B0B"/>
    <w:rsid w:val="00702F6E"/>
    <w:rsid w:val="007034D5"/>
    <w:rsid w:val="0070357E"/>
    <w:rsid w:val="00704AA0"/>
    <w:rsid w:val="0070633C"/>
    <w:rsid w:val="00706DFB"/>
    <w:rsid w:val="00707818"/>
    <w:rsid w:val="007101EB"/>
    <w:rsid w:val="007102B0"/>
    <w:rsid w:val="00710328"/>
    <w:rsid w:val="007125A4"/>
    <w:rsid w:val="00713298"/>
    <w:rsid w:val="007144E6"/>
    <w:rsid w:val="007163A0"/>
    <w:rsid w:val="00716C0D"/>
    <w:rsid w:val="00716D1F"/>
    <w:rsid w:val="0071748E"/>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248"/>
    <w:rsid w:val="007438EC"/>
    <w:rsid w:val="0074462F"/>
    <w:rsid w:val="00744BC7"/>
    <w:rsid w:val="00745FCC"/>
    <w:rsid w:val="007467F1"/>
    <w:rsid w:val="00747A6E"/>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979F0"/>
    <w:rsid w:val="007A0376"/>
    <w:rsid w:val="007A0878"/>
    <w:rsid w:val="007A0C6A"/>
    <w:rsid w:val="007A1293"/>
    <w:rsid w:val="007A1A02"/>
    <w:rsid w:val="007A2E02"/>
    <w:rsid w:val="007A4081"/>
    <w:rsid w:val="007A42B2"/>
    <w:rsid w:val="007A5AE7"/>
    <w:rsid w:val="007A6846"/>
    <w:rsid w:val="007A796F"/>
    <w:rsid w:val="007B1ED3"/>
    <w:rsid w:val="007B3C32"/>
    <w:rsid w:val="007B45AF"/>
    <w:rsid w:val="007B5F7E"/>
    <w:rsid w:val="007B6735"/>
    <w:rsid w:val="007B6745"/>
    <w:rsid w:val="007B6F76"/>
    <w:rsid w:val="007B77BD"/>
    <w:rsid w:val="007B787B"/>
    <w:rsid w:val="007B7CC0"/>
    <w:rsid w:val="007C0816"/>
    <w:rsid w:val="007C0C67"/>
    <w:rsid w:val="007C2394"/>
    <w:rsid w:val="007C246B"/>
    <w:rsid w:val="007C46DF"/>
    <w:rsid w:val="007C4771"/>
    <w:rsid w:val="007C4B6A"/>
    <w:rsid w:val="007C5572"/>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710B"/>
    <w:rsid w:val="007F78E8"/>
    <w:rsid w:val="00802EAF"/>
    <w:rsid w:val="00802EB6"/>
    <w:rsid w:val="008032AA"/>
    <w:rsid w:val="0080390E"/>
    <w:rsid w:val="00807C27"/>
    <w:rsid w:val="008106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3FD"/>
    <w:rsid w:val="008357D3"/>
    <w:rsid w:val="00835B6E"/>
    <w:rsid w:val="008368C2"/>
    <w:rsid w:val="00842417"/>
    <w:rsid w:val="00842598"/>
    <w:rsid w:val="00842E55"/>
    <w:rsid w:val="00843FB4"/>
    <w:rsid w:val="0084478F"/>
    <w:rsid w:val="00846448"/>
    <w:rsid w:val="00846E67"/>
    <w:rsid w:val="00847D15"/>
    <w:rsid w:val="00850F73"/>
    <w:rsid w:val="0085210D"/>
    <w:rsid w:val="00852195"/>
    <w:rsid w:val="00852D31"/>
    <w:rsid w:val="008537B4"/>
    <w:rsid w:val="00854681"/>
    <w:rsid w:val="00855528"/>
    <w:rsid w:val="008563C5"/>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32E"/>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4C15"/>
    <w:rsid w:val="00895A55"/>
    <w:rsid w:val="008964D1"/>
    <w:rsid w:val="008972BA"/>
    <w:rsid w:val="008A173C"/>
    <w:rsid w:val="008A19E7"/>
    <w:rsid w:val="008A1F9E"/>
    <w:rsid w:val="008A240D"/>
    <w:rsid w:val="008A35D5"/>
    <w:rsid w:val="008A3A3F"/>
    <w:rsid w:val="008A50AC"/>
    <w:rsid w:val="008A54F2"/>
    <w:rsid w:val="008A7646"/>
    <w:rsid w:val="008B1D8A"/>
    <w:rsid w:val="008B2122"/>
    <w:rsid w:val="008B2C2B"/>
    <w:rsid w:val="008B3820"/>
    <w:rsid w:val="008B4223"/>
    <w:rsid w:val="008B4391"/>
    <w:rsid w:val="008B502C"/>
    <w:rsid w:val="008B7731"/>
    <w:rsid w:val="008B792C"/>
    <w:rsid w:val="008C175C"/>
    <w:rsid w:val="008C2026"/>
    <w:rsid w:val="008C30BB"/>
    <w:rsid w:val="008C468C"/>
    <w:rsid w:val="008C4C0F"/>
    <w:rsid w:val="008C51A2"/>
    <w:rsid w:val="008C69B9"/>
    <w:rsid w:val="008C7E2D"/>
    <w:rsid w:val="008D086D"/>
    <w:rsid w:val="008D12C9"/>
    <w:rsid w:val="008D2242"/>
    <w:rsid w:val="008D2BE9"/>
    <w:rsid w:val="008D3FC9"/>
    <w:rsid w:val="008D43E2"/>
    <w:rsid w:val="008D473A"/>
    <w:rsid w:val="008D4D54"/>
    <w:rsid w:val="008D4D9D"/>
    <w:rsid w:val="008D579B"/>
    <w:rsid w:val="008D7292"/>
    <w:rsid w:val="008D779D"/>
    <w:rsid w:val="008E09E2"/>
    <w:rsid w:val="008E22CD"/>
    <w:rsid w:val="008E3375"/>
    <w:rsid w:val="008E3AEB"/>
    <w:rsid w:val="008E5811"/>
    <w:rsid w:val="008E5C84"/>
    <w:rsid w:val="008E631E"/>
    <w:rsid w:val="008E6610"/>
    <w:rsid w:val="008E6676"/>
    <w:rsid w:val="008F1FA3"/>
    <w:rsid w:val="008F287A"/>
    <w:rsid w:val="008F2991"/>
    <w:rsid w:val="008F30D2"/>
    <w:rsid w:val="008F30D5"/>
    <w:rsid w:val="008F42D4"/>
    <w:rsid w:val="008F4839"/>
    <w:rsid w:val="008F4FC9"/>
    <w:rsid w:val="008F5007"/>
    <w:rsid w:val="008F762A"/>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1BA8"/>
    <w:rsid w:val="00912C20"/>
    <w:rsid w:val="00912E80"/>
    <w:rsid w:val="00915692"/>
    <w:rsid w:val="00915D96"/>
    <w:rsid w:val="00916831"/>
    <w:rsid w:val="00916CFA"/>
    <w:rsid w:val="009214C8"/>
    <w:rsid w:val="00921666"/>
    <w:rsid w:val="00921778"/>
    <w:rsid w:val="0092201A"/>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E49"/>
    <w:rsid w:val="00941F1A"/>
    <w:rsid w:val="00942BAC"/>
    <w:rsid w:val="00943651"/>
    <w:rsid w:val="00944302"/>
    <w:rsid w:val="00946D43"/>
    <w:rsid w:val="00946E12"/>
    <w:rsid w:val="00950230"/>
    <w:rsid w:val="00951567"/>
    <w:rsid w:val="00953682"/>
    <w:rsid w:val="00954E05"/>
    <w:rsid w:val="0095760C"/>
    <w:rsid w:val="00957CD0"/>
    <w:rsid w:val="009609C8"/>
    <w:rsid w:val="00961EA9"/>
    <w:rsid w:val="00962A9E"/>
    <w:rsid w:val="00964668"/>
    <w:rsid w:val="009650AD"/>
    <w:rsid w:val="00965298"/>
    <w:rsid w:val="0096598E"/>
    <w:rsid w:val="009659AE"/>
    <w:rsid w:val="009671D0"/>
    <w:rsid w:val="00972B78"/>
    <w:rsid w:val="00973351"/>
    <w:rsid w:val="0097372E"/>
    <w:rsid w:val="00973C8E"/>
    <w:rsid w:val="00974C17"/>
    <w:rsid w:val="0097519C"/>
    <w:rsid w:val="00975BAF"/>
    <w:rsid w:val="00976EFE"/>
    <w:rsid w:val="0097756A"/>
    <w:rsid w:val="0098078A"/>
    <w:rsid w:val="00981B99"/>
    <w:rsid w:val="00981ED9"/>
    <w:rsid w:val="00983B56"/>
    <w:rsid w:val="009848A9"/>
    <w:rsid w:val="00984B36"/>
    <w:rsid w:val="00985FDE"/>
    <w:rsid w:val="009863B5"/>
    <w:rsid w:val="00987411"/>
    <w:rsid w:val="009955B6"/>
    <w:rsid w:val="009975BF"/>
    <w:rsid w:val="009A078F"/>
    <w:rsid w:val="009A4E4E"/>
    <w:rsid w:val="009B3187"/>
    <w:rsid w:val="009B364C"/>
    <w:rsid w:val="009B3823"/>
    <w:rsid w:val="009B4BBF"/>
    <w:rsid w:val="009B6299"/>
    <w:rsid w:val="009B7B2D"/>
    <w:rsid w:val="009C0179"/>
    <w:rsid w:val="009C2465"/>
    <w:rsid w:val="009C248D"/>
    <w:rsid w:val="009C2CD4"/>
    <w:rsid w:val="009C3574"/>
    <w:rsid w:val="009C462C"/>
    <w:rsid w:val="009C46A9"/>
    <w:rsid w:val="009C7AC2"/>
    <w:rsid w:val="009D1AB1"/>
    <w:rsid w:val="009D1FC6"/>
    <w:rsid w:val="009D2CEC"/>
    <w:rsid w:val="009D2F6C"/>
    <w:rsid w:val="009D4370"/>
    <w:rsid w:val="009D6487"/>
    <w:rsid w:val="009D6BF1"/>
    <w:rsid w:val="009D72F6"/>
    <w:rsid w:val="009D7449"/>
    <w:rsid w:val="009E035E"/>
    <w:rsid w:val="009E1697"/>
    <w:rsid w:val="009E2B32"/>
    <w:rsid w:val="009E39CB"/>
    <w:rsid w:val="009E4232"/>
    <w:rsid w:val="009E5A95"/>
    <w:rsid w:val="009E602A"/>
    <w:rsid w:val="009E6699"/>
    <w:rsid w:val="009E7A51"/>
    <w:rsid w:val="009F00CD"/>
    <w:rsid w:val="009F12F2"/>
    <w:rsid w:val="009F17CF"/>
    <w:rsid w:val="009F42BC"/>
    <w:rsid w:val="009F4A58"/>
    <w:rsid w:val="009F5C83"/>
    <w:rsid w:val="009F615B"/>
    <w:rsid w:val="009F6321"/>
    <w:rsid w:val="009F7D3E"/>
    <w:rsid w:val="00A00332"/>
    <w:rsid w:val="00A00CAA"/>
    <w:rsid w:val="00A01495"/>
    <w:rsid w:val="00A03545"/>
    <w:rsid w:val="00A04B2D"/>
    <w:rsid w:val="00A067C6"/>
    <w:rsid w:val="00A06C2B"/>
    <w:rsid w:val="00A10411"/>
    <w:rsid w:val="00A1063B"/>
    <w:rsid w:val="00A10C01"/>
    <w:rsid w:val="00A10D4F"/>
    <w:rsid w:val="00A10FCD"/>
    <w:rsid w:val="00A111B0"/>
    <w:rsid w:val="00A114BD"/>
    <w:rsid w:val="00A119EC"/>
    <w:rsid w:val="00A124F3"/>
    <w:rsid w:val="00A1343F"/>
    <w:rsid w:val="00A13BC3"/>
    <w:rsid w:val="00A166CA"/>
    <w:rsid w:val="00A16D22"/>
    <w:rsid w:val="00A17724"/>
    <w:rsid w:val="00A20A34"/>
    <w:rsid w:val="00A210B8"/>
    <w:rsid w:val="00A2191C"/>
    <w:rsid w:val="00A2260A"/>
    <w:rsid w:val="00A23F13"/>
    <w:rsid w:val="00A2442C"/>
    <w:rsid w:val="00A24DEC"/>
    <w:rsid w:val="00A250B4"/>
    <w:rsid w:val="00A27AE5"/>
    <w:rsid w:val="00A30FA9"/>
    <w:rsid w:val="00A31581"/>
    <w:rsid w:val="00A321FA"/>
    <w:rsid w:val="00A33BD2"/>
    <w:rsid w:val="00A34379"/>
    <w:rsid w:val="00A36529"/>
    <w:rsid w:val="00A37B5A"/>
    <w:rsid w:val="00A37EF7"/>
    <w:rsid w:val="00A4331F"/>
    <w:rsid w:val="00A44DBF"/>
    <w:rsid w:val="00A44FD7"/>
    <w:rsid w:val="00A45142"/>
    <w:rsid w:val="00A45E51"/>
    <w:rsid w:val="00A46776"/>
    <w:rsid w:val="00A47EF0"/>
    <w:rsid w:val="00A50B97"/>
    <w:rsid w:val="00A5360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290D"/>
    <w:rsid w:val="00A93E50"/>
    <w:rsid w:val="00A94191"/>
    <w:rsid w:val="00A9484A"/>
    <w:rsid w:val="00A949D1"/>
    <w:rsid w:val="00A9510B"/>
    <w:rsid w:val="00A9530A"/>
    <w:rsid w:val="00A95659"/>
    <w:rsid w:val="00A9590A"/>
    <w:rsid w:val="00A959D6"/>
    <w:rsid w:val="00A97A9A"/>
    <w:rsid w:val="00AA0004"/>
    <w:rsid w:val="00AA0C49"/>
    <w:rsid w:val="00AA1BD5"/>
    <w:rsid w:val="00AA1CD1"/>
    <w:rsid w:val="00AA22D6"/>
    <w:rsid w:val="00AA2C20"/>
    <w:rsid w:val="00AA6547"/>
    <w:rsid w:val="00AA6E18"/>
    <w:rsid w:val="00AA7569"/>
    <w:rsid w:val="00AB113C"/>
    <w:rsid w:val="00AB12AF"/>
    <w:rsid w:val="00AB1788"/>
    <w:rsid w:val="00AB2910"/>
    <w:rsid w:val="00AB2D72"/>
    <w:rsid w:val="00AB48FD"/>
    <w:rsid w:val="00AB56A9"/>
    <w:rsid w:val="00AB5C5D"/>
    <w:rsid w:val="00AB692B"/>
    <w:rsid w:val="00AB6B4D"/>
    <w:rsid w:val="00AB6FDB"/>
    <w:rsid w:val="00AB71E9"/>
    <w:rsid w:val="00AB7CF8"/>
    <w:rsid w:val="00AC0C9E"/>
    <w:rsid w:val="00AC155E"/>
    <w:rsid w:val="00AC15EE"/>
    <w:rsid w:val="00AC1FDF"/>
    <w:rsid w:val="00AC2E40"/>
    <w:rsid w:val="00AC327F"/>
    <w:rsid w:val="00AC4329"/>
    <w:rsid w:val="00AC68AB"/>
    <w:rsid w:val="00AC6951"/>
    <w:rsid w:val="00AD11AA"/>
    <w:rsid w:val="00AD16FF"/>
    <w:rsid w:val="00AD2824"/>
    <w:rsid w:val="00AD2A66"/>
    <w:rsid w:val="00AD5FF9"/>
    <w:rsid w:val="00AD6180"/>
    <w:rsid w:val="00AD6C04"/>
    <w:rsid w:val="00AD757C"/>
    <w:rsid w:val="00AD7DEE"/>
    <w:rsid w:val="00AE3195"/>
    <w:rsid w:val="00AE34CC"/>
    <w:rsid w:val="00AE403F"/>
    <w:rsid w:val="00AE4599"/>
    <w:rsid w:val="00AE4694"/>
    <w:rsid w:val="00AE51D3"/>
    <w:rsid w:val="00AE7E16"/>
    <w:rsid w:val="00AE7E4E"/>
    <w:rsid w:val="00AF0166"/>
    <w:rsid w:val="00AF0B40"/>
    <w:rsid w:val="00AF2464"/>
    <w:rsid w:val="00AF2A48"/>
    <w:rsid w:val="00AF7BE5"/>
    <w:rsid w:val="00B01415"/>
    <w:rsid w:val="00B015CF"/>
    <w:rsid w:val="00B02704"/>
    <w:rsid w:val="00B02EAB"/>
    <w:rsid w:val="00B030BF"/>
    <w:rsid w:val="00B033AC"/>
    <w:rsid w:val="00B03E24"/>
    <w:rsid w:val="00B0544E"/>
    <w:rsid w:val="00B06F83"/>
    <w:rsid w:val="00B079B5"/>
    <w:rsid w:val="00B1060C"/>
    <w:rsid w:val="00B108EA"/>
    <w:rsid w:val="00B10F8F"/>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EE3"/>
    <w:rsid w:val="00B232F1"/>
    <w:rsid w:val="00B238EA"/>
    <w:rsid w:val="00B25DCF"/>
    <w:rsid w:val="00B27D7C"/>
    <w:rsid w:val="00B30595"/>
    <w:rsid w:val="00B31220"/>
    <w:rsid w:val="00B33167"/>
    <w:rsid w:val="00B34154"/>
    <w:rsid w:val="00B34354"/>
    <w:rsid w:val="00B35BFC"/>
    <w:rsid w:val="00B35D7A"/>
    <w:rsid w:val="00B35EF9"/>
    <w:rsid w:val="00B3756E"/>
    <w:rsid w:val="00B375DE"/>
    <w:rsid w:val="00B3762A"/>
    <w:rsid w:val="00B41D05"/>
    <w:rsid w:val="00B42DDB"/>
    <w:rsid w:val="00B43398"/>
    <w:rsid w:val="00B444A0"/>
    <w:rsid w:val="00B462FA"/>
    <w:rsid w:val="00B46732"/>
    <w:rsid w:val="00B46FA9"/>
    <w:rsid w:val="00B47627"/>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33F"/>
    <w:rsid w:val="00B823D6"/>
    <w:rsid w:val="00B8540C"/>
    <w:rsid w:val="00B902DC"/>
    <w:rsid w:val="00B9185E"/>
    <w:rsid w:val="00B91DD5"/>
    <w:rsid w:val="00B9257D"/>
    <w:rsid w:val="00B927A9"/>
    <w:rsid w:val="00B92913"/>
    <w:rsid w:val="00B92BA7"/>
    <w:rsid w:val="00B95478"/>
    <w:rsid w:val="00BA0154"/>
    <w:rsid w:val="00BA15E8"/>
    <w:rsid w:val="00BA2993"/>
    <w:rsid w:val="00BA2AB4"/>
    <w:rsid w:val="00BA2E48"/>
    <w:rsid w:val="00BA3297"/>
    <w:rsid w:val="00BA3328"/>
    <w:rsid w:val="00BA3DEF"/>
    <w:rsid w:val="00BA4FFC"/>
    <w:rsid w:val="00BA50F6"/>
    <w:rsid w:val="00BA5190"/>
    <w:rsid w:val="00BA5263"/>
    <w:rsid w:val="00BA574E"/>
    <w:rsid w:val="00BA58A0"/>
    <w:rsid w:val="00BA5D7B"/>
    <w:rsid w:val="00BA6F0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3067"/>
    <w:rsid w:val="00BC68E2"/>
    <w:rsid w:val="00BD0C31"/>
    <w:rsid w:val="00BD0E1B"/>
    <w:rsid w:val="00BD164A"/>
    <w:rsid w:val="00BD1DEE"/>
    <w:rsid w:val="00BD1FA6"/>
    <w:rsid w:val="00BD3F2C"/>
    <w:rsid w:val="00BD4711"/>
    <w:rsid w:val="00BD68E0"/>
    <w:rsid w:val="00BD752A"/>
    <w:rsid w:val="00BD7C6E"/>
    <w:rsid w:val="00BE06BF"/>
    <w:rsid w:val="00BE087E"/>
    <w:rsid w:val="00BE1000"/>
    <w:rsid w:val="00BE1733"/>
    <w:rsid w:val="00BE1CB4"/>
    <w:rsid w:val="00BE4369"/>
    <w:rsid w:val="00BE5AFE"/>
    <w:rsid w:val="00BE6B60"/>
    <w:rsid w:val="00BE6C95"/>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ABC"/>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60E"/>
    <w:rsid w:val="00C779E0"/>
    <w:rsid w:val="00C77A31"/>
    <w:rsid w:val="00C80379"/>
    <w:rsid w:val="00C823E2"/>
    <w:rsid w:val="00C82F33"/>
    <w:rsid w:val="00C841B9"/>
    <w:rsid w:val="00C844F6"/>
    <w:rsid w:val="00C847C7"/>
    <w:rsid w:val="00C84893"/>
    <w:rsid w:val="00C87C8C"/>
    <w:rsid w:val="00C910A9"/>
    <w:rsid w:val="00C91FEF"/>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035D"/>
    <w:rsid w:val="00CD114C"/>
    <w:rsid w:val="00CD2697"/>
    <w:rsid w:val="00CD2742"/>
    <w:rsid w:val="00CD330D"/>
    <w:rsid w:val="00CD3798"/>
    <w:rsid w:val="00CD717E"/>
    <w:rsid w:val="00CE101B"/>
    <w:rsid w:val="00CE1420"/>
    <w:rsid w:val="00CE17B7"/>
    <w:rsid w:val="00CE1A2D"/>
    <w:rsid w:val="00CE4134"/>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531"/>
    <w:rsid w:val="00D018AF"/>
    <w:rsid w:val="00D028A7"/>
    <w:rsid w:val="00D02AA8"/>
    <w:rsid w:val="00D02D3B"/>
    <w:rsid w:val="00D038BC"/>
    <w:rsid w:val="00D03BD7"/>
    <w:rsid w:val="00D03DC5"/>
    <w:rsid w:val="00D04FDF"/>
    <w:rsid w:val="00D056A5"/>
    <w:rsid w:val="00D07030"/>
    <w:rsid w:val="00D07210"/>
    <w:rsid w:val="00D11B9B"/>
    <w:rsid w:val="00D12477"/>
    <w:rsid w:val="00D131F0"/>
    <w:rsid w:val="00D14131"/>
    <w:rsid w:val="00D14136"/>
    <w:rsid w:val="00D14C93"/>
    <w:rsid w:val="00D15245"/>
    <w:rsid w:val="00D15CD4"/>
    <w:rsid w:val="00D161C6"/>
    <w:rsid w:val="00D16671"/>
    <w:rsid w:val="00D179F5"/>
    <w:rsid w:val="00D20D2C"/>
    <w:rsid w:val="00D20D37"/>
    <w:rsid w:val="00D2117F"/>
    <w:rsid w:val="00D22926"/>
    <w:rsid w:val="00D229F1"/>
    <w:rsid w:val="00D25724"/>
    <w:rsid w:val="00D2622A"/>
    <w:rsid w:val="00D273B7"/>
    <w:rsid w:val="00D30544"/>
    <w:rsid w:val="00D30B5B"/>
    <w:rsid w:val="00D31469"/>
    <w:rsid w:val="00D314CB"/>
    <w:rsid w:val="00D325A7"/>
    <w:rsid w:val="00D32E67"/>
    <w:rsid w:val="00D3467E"/>
    <w:rsid w:val="00D34AB8"/>
    <w:rsid w:val="00D34B52"/>
    <w:rsid w:val="00D35937"/>
    <w:rsid w:val="00D404CA"/>
    <w:rsid w:val="00D41100"/>
    <w:rsid w:val="00D42511"/>
    <w:rsid w:val="00D4277D"/>
    <w:rsid w:val="00D429C8"/>
    <w:rsid w:val="00D42CD3"/>
    <w:rsid w:val="00D4484D"/>
    <w:rsid w:val="00D44949"/>
    <w:rsid w:val="00D44F41"/>
    <w:rsid w:val="00D456CE"/>
    <w:rsid w:val="00D45DF2"/>
    <w:rsid w:val="00D47101"/>
    <w:rsid w:val="00D47E07"/>
    <w:rsid w:val="00D506D0"/>
    <w:rsid w:val="00D50C19"/>
    <w:rsid w:val="00D50C84"/>
    <w:rsid w:val="00D50F5E"/>
    <w:rsid w:val="00D51F7F"/>
    <w:rsid w:val="00D52FEB"/>
    <w:rsid w:val="00D539C0"/>
    <w:rsid w:val="00D53B6C"/>
    <w:rsid w:val="00D53EFC"/>
    <w:rsid w:val="00D5434E"/>
    <w:rsid w:val="00D54527"/>
    <w:rsid w:val="00D56039"/>
    <w:rsid w:val="00D5677B"/>
    <w:rsid w:val="00D57AE2"/>
    <w:rsid w:val="00D60F2E"/>
    <w:rsid w:val="00D6250D"/>
    <w:rsid w:val="00D63504"/>
    <w:rsid w:val="00D63DE2"/>
    <w:rsid w:val="00D64B47"/>
    <w:rsid w:val="00D65183"/>
    <w:rsid w:val="00D65AED"/>
    <w:rsid w:val="00D66DE8"/>
    <w:rsid w:val="00D675EC"/>
    <w:rsid w:val="00D67BDD"/>
    <w:rsid w:val="00D7097F"/>
    <w:rsid w:val="00D718C6"/>
    <w:rsid w:val="00D726CD"/>
    <w:rsid w:val="00D729D5"/>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B7E7B"/>
    <w:rsid w:val="00DC0E08"/>
    <w:rsid w:val="00DC36D1"/>
    <w:rsid w:val="00DC40A4"/>
    <w:rsid w:val="00DC4382"/>
    <w:rsid w:val="00DC54BD"/>
    <w:rsid w:val="00DC5BA1"/>
    <w:rsid w:val="00DC6796"/>
    <w:rsid w:val="00DC6C13"/>
    <w:rsid w:val="00DC6D9F"/>
    <w:rsid w:val="00DC70EB"/>
    <w:rsid w:val="00DD27B3"/>
    <w:rsid w:val="00DD2ED4"/>
    <w:rsid w:val="00DD318D"/>
    <w:rsid w:val="00DD578E"/>
    <w:rsid w:val="00DD5B21"/>
    <w:rsid w:val="00DD6685"/>
    <w:rsid w:val="00DD7B6A"/>
    <w:rsid w:val="00DD7C48"/>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B01"/>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7DC"/>
    <w:rsid w:val="00E60A1C"/>
    <w:rsid w:val="00E63C5F"/>
    <w:rsid w:val="00E66A13"/>
    <w:rsid w:val="00E66F4D"/>
    <w:rsid w:val="00E67114"/>
    <w:rsid w:val="00E67756"/>
    <w:rsid w:val="00E706C3"/>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DC5"/>
    <w:rsid w:val="00E86102"/>
    <w:rsid w:val="00E86CBD"/>
    <w:rsid w:val="00E87D4D"/>
    <w:rsid w:val="00E90136"/>
    <w:rsid w:val="00E91373"/>
    <w:rsid w:val="00E92922"/>
    <w:rsid w:val="00E9343A"/>
    <w:rsid w:val="00E954EE"/>
    <w:rsid w:val="00E97819"/>
    <w:rsid w:val="00EA1B7E"/>
    <w:rsid w:val="00EA25C0"/>
    <w:rsid w:val="00EA2735"/>
    <w:rsid w:val="00EA2DF6"/>
    <w:rsid w:val="00EA424B"/>
    <w:rsid w:val="00EA4D25"/>
    <w:rsid w:val="00EA4E0F"/>
    <w:rsid w:val="00EA59A5"/>
    <w:rsid w:val="00EA61C3"/>
    <w:rsid w:val="00EA6C4B"/>
    <w:rsid w:val="00EA7441"/>
    <w:rsid w:val="00EA754B"/>
    <w:rsid w:val="00EA7CA3"/>
    <w:rsid w:val="00EA7E49"/>
    <w:rsid w:val="00EB0A3D"/>
    <w:rsid w:val="00EB115D"/>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60FF"/>
    <w:rsid w:val="00ED0056"/>
    <w:rsid w:val="00ED005C"/>
    <w:rsid w:val="00ED12C2"/>
    <w:rsid w:val="00ED27D4"/>
    <w:rsid w:val="00ED2A0D"/>
    <w:rsid w:val="00ED396E"/>
    <w:rsid w:val="00ED46B7"/>
    <w:rsid w:val="00ED5BC2"/>
    <w:rsid w:val="00ED5F6E"/>
    <w:rsid w:val="00ED6482"/>
    <w:rsid w:val="00EE339D"/>
    <w:rsid w:val="00EE4136"/>
    <w:rsid w:val="00EE5F35"/>
    <w:rsid w:val="00EE78C7"/>
    <w:rsid w:val="00EF04B9"/>
    <w:rsid w:val="00EF0860"/>
    <w:rsid w:val="00EF2501"/>
    <w:rsid w:val="00EF30E9"/>
    <w:rsid w:val="00EF63D8"/>
    <w:rsid w:val="00EF68CA"/>
    <w:rsid w:val="00EF7620"/>
    <w:rsid w:val="00EF7CFF"/>
    <w:rsid w:val="00F0006C"/>
    <w:rsid w:val="00F00507"/>
    <w:rsid w:val="00F00A23"/>
    <w:rsid w:val="00F010D7"/>
    <w:rsid w:val="00F015E1"/>
    <w:rsid w:val="00F01B2C"/>
    <w:rsid w:val="00F02685"/>
    <w:rsid w:val="00F03DD0"/>
    <w:rsid w:val="00F04683"/>
    <w:rsid w:val="00F04E0A"/>
    <w:rsid w:val="00F108E7"/>
    <w:rsid w:val="00F115E0"/>
    <w:rsid w:val="00F11E91"/>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34F"/>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E77"/>
    <w:rsid w:val="00F4750D"/>
    <w:rsid w:val="00F47724"/>
    <w:rsid w:val="00F47E21"/>
    <w:rsid w:val="00F5068D"/>
    <w:rsid w:val="00F50B93"/>
    <w:rsid w:val="00F52AEB"/>
    <w:rsid w:val="00F53034"/>
    <w:rsid w:val="00F53166"/>
    <w:rsid w:val="00F53371"/>
    <w:rsid w:val="00F538F2"/>
    <w:rsid w:val="00F54FC9"/>
    <w:rsid w:val="00F550E3"/>
    <w:rsid w:val="00F551EF"/>
    <w:rsid w:val="00F5636F"/>
    <w:rsid w:val="00F5711D"/>
    <w:rsid w:val="00F573B6"/>
    <w:rsid w:val="00F57C0E"/>
    <w:rsid w:val="00F63445"/>
    <w:rsid w:val="00F642F2"/>
    <w:rsid w:val="00F643B7"/>
    <w:rsid w:val="00F67529"/>
    <w:rsid w:val="00F70BDF"/>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3C48"/>
    <w:rsid w:val="00F84099"/>
    <w:rsid w:val="00F844E8"/>
    <w:rsid w:val="00F869F2"/>
    <w:rsid w:val="00F86AA9"/>
    <w:rsid w:val="00F876B6"/>
    <w:rsid w:val="00F87BCA"/>
    <w:rsid w:val="00F902D0"/>
    <w:rsid w:val="00F903D3"/>
    <w:rsid w:val="00F90697"/>
    <w:rsid w:val="00F91B41"/>
    <w:rsid w:val="00F9321C"/>
    <w:rsid w:val="00F93C43"/>
    <w:rsid w:val="00F94CE4"/>
    <w:rsid w:val="00F954D3"/>
    <w:rsid w:val="00F956DD"/>
    <w:rsid w:val="00F95ABD"/>
    <w:rsid w:val="00F961ED"/>
    <w:rsid w:val="00F97078"/>
    <w:rsid w:val="00FA2697"/>
    <w:rsid w:val="00FA2D54"/>
    <w:rsid w:val="00FA3CE9"/>
    <w:rsid w:val="00FA4692"/>
    <w:rsid w:val="00FA4908"/>
    <w:rsid w:val="00FA5C58"/>
    <w:rsid w:val="00FA6A5C"/>
    <w:rsid w:val="00FA7C14"/>
    <w:rsid w:val="00FA7D70"/>
    <w:rsid w:val="00FB01AC"/>
    <w:rsid w:val="00FB07D8"/>
    <w:rsid w:val="00FB0E35"/>
    <w:rsid w:val="00FB2A24"/>
    <w:rsid w:val="00FB2A5A"/>
    <w:rsid w:val="00FB2DF9"/>
    <w:rsid w:val="00FB4FA7"/>
    <w:rsid w:val="00FB73E0"/>
    <w:rsid w:val="00FB7573"/>
    <w:rsid w:val="00FB76EE"/>
    <w:rsid w:val="00FB7A42"/>
    <w:rsid w:val="00FC19FD"/>
    <w:rsid w:val="00FC1E7F"/>
    <w:rsid w:val="00FC34AE"/>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41"/>
    <o:shapelayout v:ext="edit">
      <o:idmap v:ext="edit" data="1"/>
      <o:rules v:ext="edit">
        <o:r id="V:Rule21" type="connector" idref="#_s1094">
          <o:proxy start="" idref="#_s1112" connectloc="3"/>
          <o:proxy end="" idref="#_s1104" connectloc="2"/>
        </o:r>
        <o:r id="V:Rule22" type="connector" idref="#_s1088">
          <o:proxy start="" idref="#_s1118" connectloc="3"/>
          <o:proxy end="" idref="#_s1107" connectloc="2"/>
        </o:r>
        <o:r id="V:Rule23" type="connector" idref="#_s1098">
          <o:proxy start="" idref="#_s1108" connectloc="0"/>
          <o:proxy end="" idref="#_s1104" connectloc="2"/>
        </o:r>
        <o:r id="V:Rule24" type="connector" idref="#_s1095">
          <o:proxy start="" idref="#_s1111" connectloc="1"/>
          <o:proxy end="" idref="#_s1104" connectloc="2"/>
        </o:r>
        <o:r id="V:Rule25" type="connector" idref="#_s1097">
          <o:proxy start="" idref="#_s1109" connectloc="0"/>
          <o:proxy end="" idref="#_s1104" connectloc="2"/>
        </o:r>
        <o:r id="V:Rule26" type="connector" idref="#_s1101">
          <o:proxy start="" idref="#_s1105" connectloc="3"/>
          <o:proxy end="" idref="#_s1104" connectloc="2"/>
        </o:r>
        <o:r id="V:Rule27" type="connector" idref="#_s1084">
          <o:proxy start="" idref="#_s1122" connectloc="3"/>
          <o:proxy end="" idref="#_s1109" connectloc="2"/>
        </o:r>
        <o:r id="V:Rule28" type="connector" idref="#_s1085">
          <o:proxy start="" idref="#_s1121" connectloc="3"/>
          <o:proxy end="" idref="#_s1109" connectloc="2"/>
        </o:r>
        <o:r id="V:Rule29" type="connector" idref="#_s1089">
          <o:proxy start="" idref="#_s1117" connectloc="3"/>
          <o:proxy end="" idref="#_s1107" connectloc="2"/>
        </o:r>
        <o:r id="V:Rule30" type="connector" idref="#_s1090">
          <o:proxy start="" idref="#_s1116" connectloc="3"/>
          <o:proxy end="" idref="#_s1107" connectloc="2"/>
        </o:r>
        <o:r id="V:Rule31" type="connector" idref="#_s1087">
          <o:proxy start="" idref="#_s1119" connectloc="3"/>
          <o:proxy end="" idref="#_s1108" connectloc="2"/>
        </o:r>
        <o:r id="V:Rule32" type="connector" idref="#_s1083">
          <o:proxy start="" idref="#_s1123" connectloc="3"/>
          <o:proxy end="" idref="#_s1109" connectloc="2"/>
        </o:r>
        <o:r id="V:Rule33" type="connector" idref="#_s1086">
          <o:proxy start="" idref="#_s1120" connectloc="3"/>
          <o:proxy end="" idref="#_s1108" connectloc="2"/>
        </o:r>
        <o:r id="V:Rule34" type="connector" idref="#_s1091">
          <o:proxy start="" idref="#_s1115" connectloc="3"/>
          <o:proxy end="" idref="#_s1107" connectloc="2"/>
        </o:r>
        <o:r id="V:Rule35" type="connector" idref="#_s1100">
          <o:proxy start="" idref="#_s1106" connectloc="1"/>
          <o:proxy end="" idref="#_s1104" connectloc="2"/>
        </o:r>
        <o:r id="V:Rule36" type="connector" idref="#_s1102">
          <o:proxy start="" idref="#_s1104" connectloc="0"/>
          <o:proxy end="" idref="#_s1103" connectloc="2"/>
        </o:r>
        <o:r id="V:Rule37" type="connector" idref="#_s1092">
          <o:proxy start="" idref="#_s1114" connectloc="3"/>
          <o:proxy end="" idref="#_s1107" connectloc="2"/>
        </o:r>
        <o:r id="V:Rule38" type="connector" idref="#_s1099">
          <o:proxy start="" idref="#_s1107" connectloc="0"/>
          <o:proxy end="" idref="#_s1104" connectloc="2"/>
        </o:r>
        <o:r id="V:Rule39" type="connector" idref="#_s1093">
          <o:proxy start="" idref="#_s1113" connectloc="1"/>
          <o:proxy end="" idref="#_s1104" connectloc="2"/>
        </o:r>
        <o:r id="V:Rule40" type="connector" idref="#_s1096">
          <o:proxy start="" idref="#_s1110" connectloc="3"/>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32E"/>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B46732"/>
    <w:pPr>
      <w:numPr>
        <w:numId w:val="6"/>
      </w:numPr>
      <w:spacing w:line="240" w:lineRule="auto"/>
      <w:ind w:left="0" w:firstLine="0"/>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B46732"/>
    <w:rPr>
      <w:rFonts w:ascii="Arial" w:hAnsi="Arial"/>
      <w:i/>
      <w:color w:val="000000"/>
      <w:sz w:val="24"/>
      <w:szCs w:val="24"/>
      <w:lang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pmi.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cielo.org/"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zofri.cl/transparencia/" TargetMode="External"/><Relationship Id="rId14" Type="http://schemas.openxmlformats.org/officeDocument/2006/relationships/hyperlink" Target="https://cmmiinstitut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1</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C61A5567-3C0D-48DD-8E05-807CCDF1B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TotalTime>
  <Pages>39</Pages>
  <Words>6317</Words>
  <Characters>34746</Characters>
  <Application>Microsoft Office Word</Application>
  <DocSecurity>0</DocSecurity>
  <Lines>289</Lines>
  <Paragraphs>81</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40982</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626</cp:revision>
  <cp:lastPrinted>2018-10-03T19:33:00Z</cp:lastPrinted>
  <dcterms:created xsi:type="dcterms:W3CDTF">2018-09-27T01:03:00Z</dcterms:created>
  <dcterms:modified xsi:type="dcterms:W3CDTF">2018-10-04T22:22:00Z</dcterms:modified>
</cp:coreProperties>
</file>